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4EFBAB8E" w14:textId="797E0D74" w:rsidR="00AF7220" w:rsidRPr="00754C50" w:rsidRDefault="00AF7220" w:rsidP="00085675">
      <w:pPr>
        <w:pStyle w:val="Openingheader"/>
        <w:rPr>
          <w:b/>
          <w:bCs/>
          <w:sz w:val="48"/>
          <w:szCs w:val="48"/>
        </w:rPr>
      </w:pPr>
    </w:p>
    <w:p w14:paraId="11E8E8FD" w14:textId="13AEA2E8" w:rsidR="00DC4DA6" w:rsidRPr="004C0E90" w:rsidRDefault="006C08C3" w:rsidP="00085675">
      <w:pPr>
        <w:pStyle w:val="Openingheader"/>
        <w:rPr>
          <w:b/>
          <w:bCs/>
          <w:sz w:val="56"/>
          <w:szCs w:val="56"/>
        </w:rPr>
      </w:pPr>
      <w:r w:rsidRPr="0045410E">
        <w:rPr>
          <w:b/>
          <w:bCs/>
          <w:sz w:val="48"/>
          <w:szCs w:val="48"/>
        </w:rPr>
        <w:t xml:space="preserve"> </w:t>
      </w: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FA7C744" w14:textId="77777777" w:rsidR="00754C50" w:rsidRDefault="00754C50">
      <w:pPr>
        <w:spacing w:line="480" w:lineRule="auto"/>
        <w:jc w:val="left"/>
        <w:rPr>
          <w:rFonts w:eastAsia="Times New Roman" w:cs="Times New Roman"/>
          <w:noProof/>
          <w:sz w:val="44"/>
          <w:szCs w:val="44"/>
          <w:rtl/>
        </w:rPr>
      </w:pPr>
      <w:r>
        <w:rPr>
          <w:rtl/>
        </w:rPr>
        <w:br w:type="page"/>
      </w:r>
    </w:p>
    <w:p w14:paraId="53594009" w14:textId="466AA2B7" w:rsidR="00362E0D" w:rsidRPr="00362E0D" w:rsidRDefault="00362E0D" w:rsidP="007B4859">
      <w:pPr>
        <w:pStyle w:val="Heading2"/>
      </w:pPr>
      <w:bookmarkStart w:id="0" w:name="_Toc114469870"/>
      <w:bookmarkStart w:id="1" w:name="_Hlk106572155"/>
      <w:r>
        <w:rPr>
          <w:rFonts w:hint="cs"/>
          <w:lang w:bidi="he-IL"/>
        </w:rPr>
        <w:lastRenderedPageBreak/>
        <w:t>T</w:t>
      </w:r>
      <w:r>
        <w:rPr>
          <w:lang w:bidi="he-IL"/>
        </w:rPr>
        <w:t>able of Contents</w:t>
      </w:r>
      <w:bookmarkEnd w:id="0"/>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7838EEAA" w14:textId="12F6673D" w:rsidR="00BF43E2" w:rsidRDefault="006238E0" w:rsidP="00BF43E2">
          <w:pPr>
            <w:pStyle w:val="TOC2"/>
            <w:rPr>
              <w:rFonts w:cstheme="minorBidi"/>
              <w:smallCaps w:val="0"/>
              <w:noProof/>
              <w:sz w:val="22"/>
              <w:szCs w:val="22"/>
              <w:rtl/>
            </w:rPr>
          </w:pPr>
          <w:r>
            <w:fldChar w:fldCharType="begin"/>
          </w:r>
          <w:r>
            <w:instrText xml:space="preserve"> TOC \o "1-4" \h \z \u </w:instrText>
          </w:r>
          <w:r>
            <w:fldChar w:fldCharType="separate"/>
          </w:r>
          <w:hyperlink w:anchor="_Toc114469870" w:history="1">
            <w:r w:rsidR="00BF43E2" w:rsidRPr="00A52F21">
              <w:rPr>
                <w:rStyle w:val="Hyperlink"/>
                <w:noProof/>
              </w:rPr>
              <w:t>Table of Conte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w:t>
            </w:r>
            <w:r w:rsidR="00BF43E2">
              <w:rPr>
                <w:noProof/>
                <w:webHidden/>
                <w:rtl/>
              </w:rPr>
              <w:fldChar w:fldCharType="end"/>
            </w:r>
          </w:hyperlink>
        </w:p>
        <w:p w14:paraId="3B28EF5C" w14:textId="301F0D75" w:rsidR="00BF43E2" w:rsidRDefault="00000000" w:rsidP="00BF43E2">
          <w:pPr>
            <w:pStyle w:val="TOC2"/>
            <w:rPr>
              <w:rFonts w:cstheme="minorBidi"/>
              <w:smallCaps w:val="0"/>
              <w:noProof/>
              <w:sz w:val="22"/>
              <w:szCs w:val="22"/>
              <w:rtl/>
            </w:rPr>
          </w:pPr>
          <w:hyperlink w:anchor="_Toc114469871" w:history="1">
            <w:r w:rsidR="00BF43E2" w:rsidRPr="00A52F21">
              <w:rPr>
                <w:rStyle w:val="Hyperlink"/>
                <w:noProof/>
                <w:lang w:bidi="ar-SA"/>
              </w:rPr>
              <w:t>Abstract</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4</w:t>
            </w:r>
            <w:r w:rsidR="00BF43E2">
              <w:rPr>
                <w:noProof/>
                <w:webHidden/>
                <w:rtl/>
              </w:rPr>
              <w:fldChar w:fldCharType="end"/>
            </w:r>
          </w:hyperlink>
        </w:p>
        <w:p w14:paraId="2C738326" w14:textId="6E80F120" w:rsidR="00BF43E2" w:rsidRDefault="00000000" w:rsidP="00BF43E2">
          <w:pPr>
            <w:pStyle w:val="TOC2"/>
            <w:rPr>
              <w:rFonts w:cstheme="minorBidi"/>
              <w:smallCaps w:val="0"/>
              <w:noProof/>
              <w:sz w:val="22"/>
              <w:szCs w:val="22"/>
              <w:rtl/>
            </w:rPr>
          </w:pPr>
          <w:hyperlink w:anchor="_Toc114469872" w:history="1">
            <w:r w:rsidR="00BF43E2" w:rsidRPr="00A52F21">
              <w:rPr>
                <w:rStyle w:val="Hyperlink"/>
                <w:noProof/>
                <w:lang w:bidi="ar-SA"/>
              </w:rPr>
              <w:t>Introduct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6</w:t>
            </w:r>
            <w:r w:rsidR="00BF43E2">
              <w:rPr>
                <w:noProof/>
                <w:webHidden/>
                <w:rtl/>
              </w:rPr>
              <w:fldChar w:fldCharType="end"/>
            </w:r>
          </w:hyperlink>
        </w:p>
        <w:p w14:paraId="667B23C4" w14:textId="0BBBADDD" w:rsidR="00BF43E2" w:rsidRDefault="00000000" w:rsidP="00BF43E2">
          <w:pPr>
            <w:pStyle w:val="TOC3"/>
            <w:tabs>
              <w:tab w:val="right" w:leader="dot" w:pos="9350"/>
            </w:tabs>
            <w:bidi w:val="0"/>
            <w:rPr>
              <w:rFonts w:cstheme="minorBidi"/>
              <w:i w:val="0"/>
              <w:iCs w:val="0"/>
              <w:noProof/>
              <w:sz w:val="22"/>
              <w:szCs w:val="22"/>
              <w:rtl/>
            </w:rPr>
          </w:pPr>
          <w:hyperlink w:anchor="_Toc114469873" w:history="1">
            <w:r w:rsidR="00BF43E2" w:rsidRPr="00A52F21">
              <w:rPr>
                <w:rStyle w:val="Hyperlink"/>
                <w:noProof/>
                <w:lang w:bidi="ar-SA"/>
              </w:rPr>
              <w:t>Contradicting finding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6</w:t>
            </w:r>
            <w:r w:rsidR="00BF43E2">
              <w:rPr>
                <w:noProof/>
                <w:webHidden/>
                <w:rtl/>
              </w:rPr>
              <w:fldChar w:fldCharType="end"/>
            </w:r>
          </w:hyperlink>
        </w:p>
        <w:p w14:paraId="1D1803AD" w14:textId="34899F8E" w:rsidR="00BF43E2" w:rsidRDefault="00000000" w:rsidP="00BF43E2">
          <w:pPr>
            <w:pStyle w:val="TOC3"/>
            <w:tabs>
              <w:tab w:val="right" w:leader="dot" w:pos="9350"/>
            </w:tabs>
            <w:bidi w:val="0"/>
            <w:rPr>
              <w:rFonts w:cstheme="minorBidi"/>
              <w:i w:val="0"/>
              <w:iCs w:val="0"/>
              <w:noProof/>
              <w:sz w:val="22"/>
              <w:szCs w:val="22"/>
              <w:rtl/>
            </w:rPr>
          </w:pPr>
          <w:hyperlink w:anchor="_Toc114469874" w:history="1">
            <w:r w:rsidR="00BF43E2" w:rsidRPr="00A52F21">
              <w:rPr>
                <w:rStyle w:val="Hyperlink"/>
                <w:noProof/>
                <w:lang w:bidi="ar-SA"/>
              </w:rPr>
              <w:t>Explaining The Discrepancy between Finding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7</w:t>
            </w:r>
            <w:r w:rsidR="00BF43E2">
              <w:rPr>
                <w:noProof/>
                <w:webHidden/>
                <w:rtl/>
              </w:rPr>
              <w:fldChar w:fldCharType="end"/>
            </w:r>
          </w:hyperlink>
        </w:p>
        <w:p w14:paraId="3D51C5C9" w14:textId="762E6861" w:rsidR="00BF43E2" w:rsidRDefault="00000000" w:rsidP="00BF43E2">
          <w:pPr>
            <w:pStyle w:val="TOC3"/>
            <w:tabs>
              <w:tab w:val="right" w:leader="dot" w:pos="9350"/>
            </w:tabs>
            <w:bidi w:val="0"/>
            <w:rPr>
              <w:rFonts w:cstheme="minorBidi"/>
              <w:i w:val="0"/>
              <w:iCs w:val="0"/>
              <w:noProof/>
              <w:sz w:val="22"/>
              <w:szCs w:val="22"/>
              <w:rtl/>
            </w:rPr>
          </w:pPr>
          <w:hyperlink w:anchor="_Toc114469875" w:history="1">
            <w:r w:rsidR="00BF43E2" w:rsidRPr="00A52F21">
              <w:rPr>
                <w:rStyle w:val="Hyperlink"/>
                <w:noProof/>
                <w:lang w:bidi="ar-SA"/>
              </w:rPr>
              <w:t>Comparing Motion Tracking with Keyboard Respons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8</w:t>
            </w:r>
            <w:r w:rsidR="00BF43E2">
              <w:rPr>
                <w:noProof/>
                <w:webHidden/>
                <w:rtl/>
              </w:rPr>
              <w:fldChar w:fldCharType="end"/>
            </w:r>
          </w:hyperlink>
        </w:p>
        <w:p w14:paraId="051D83DE" w14:textId="2CCBBFFA" w:rsidR="00BF43E2" w:rsidRDefault="00000000" w:rsidP="00BF43E2">
          <w:pPr>
            <w:pStyle w:val="TOC3"/>
            <w:tabs>
              <w:tab w:val="right" w:leader="dot" w:pos="9350"/>
            </w:tabs>
            <w:bidi w:val="0"/>
            <w:rPr>
              <w:rFonts w:cstheme="minorBidi"/>
              <w:i w:val="0"/>
              <w:iCs w:val="0"/>
              <w:noProof/>
              <w:sz w:val="22"/>
              <w:szCs w:val="22"/>
              <w:rtl/>
            </w:rPr>
          </w:pPr>
          <w:hyperlink w:anchor="_Toc114469876" w:history="1">
            <w:r w:rsidR="00BF43E2" w:rsidRPr="00A52F21">
              <w:rPr>
                <w:rStyle w:val="Hyperlink"/>
                <w:noProof/>
                <w:lang w:bidi="ar-SA"/>
              </w:rPr>
              <w:t>Previous Priming Findings Made with Motion Tracking</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9</w:t>
            </w:r>
            <w:r w:rsidR="00BF43E2">
              <w:rPr>
                <w:noProof/>
                <w:webHidden/>
                <w:rtl/>
              </w:rPr>
              <w:fldChar w:fldCharType="end"/>
            </w:r>
          </w:hyperlink>
        </w:p>
        <w:p w14:paraId="585898F0" w14:textId="5F31CD62" w:rsidR="00BF43E2" w:rsidRDefault="00000000" w:rsidP="00BF43E2">
          <w:pPr>
            <w:pStyle w:val="TOC3"/>
            <w:tabs>
              <w:tab w:val="right" w:leader="dot" w:pos="9350"/>
            </w:tabs>
            <w:bidi w:val="0"/>
            <w:rPr>
              <w:rFonts w:cstheme="minorBidi"/>
              <w:i w:val="0"/>
              <w:iCs w:val="0"/>
              <w:noProof/>
              <w:sz w:val="22"/>
              <w:szCs w:val="22"/>
              <w:rtl/>
            </w:rPr>
          </w:pPr>
          <w:hyperlink w:anchor="_Toc114469877" w:history="1">
            <w:r w:rsidR="00BF43E2" w:rsidRPr="00A52F21">
              <w:rPr>
                <w:rStyle w:val="Hyperlink"/>
                <w:noProof/>
                <w:lang w:bidi="ar-SA"/>
              </w:rPr>
              <w:t>Current Research</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1</w:t>
            </w:r>
            <w:r w:rsidR="00BF43E2">
              <w:rPr>
                <w:noProof/>
                <w:webHidden/>
                <w:rtl/>
              </w:rPr>
              <w:fldChar w:fldCharType="end"/>
            </w:r>
          </w:hyperlink>
        </w:p>
        <w:p w14:paraId="59F01F5B" w14:textId="36C1C3C3" w:rsidR="00BF43E2" w:rsidRDefault="00000000" w:rsidP="00BF43E2">
          <w:pPr>
            <w:pStyle w:val="TOC2"/>
            <w:rPr>
              <w:rFonts w:cstheme="minorBidi"/>
              <w:smallCaps w:val="0"/>
              <w:noProof/>
              <w:sz w:val="22"/>
              <w:szCs w:val="22"/>
              <w:rtl/>
            </w:rPr>
          </w:pPr>
          <w:hyperlink w:anchor="_Toc114469878" w:history="1">
            <w:r w:rsidR="00BF43E2" w:rsidRPr="00A52F21">
              <w:rPr>
                <w:rStyle w:val="Hyperlink"/>
                <w:noProof/>
                <w:lang w:bidi="ar-SA"/>
              </w:rPr>
              <w:t>Pilot Experiment 1</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6BEFBCAC" w14:textId="3693DE2E" w:rsidR="00BF43E2" w:rsidRDefault="00000000" w:rsidP="00BF43E2">
          <w:pPr>
            <w:pStyle w:val="TOC3"/>
            <w:tabs>
              <w:tab w:val="right" w:leader="dot" w:pos="9350"/>
            </w:tabs>
            <w:bidi w:val="0"/>
            <w:rPr>
              <w:rFonts w:cstheme="minorBidi"/>
              <w:i w:val="0"/>
              <w:iCs w:val="0"/>
              <w:noProof/>
              <w:sz w:val="22"/>
              <w:szCs w:val="22"/>
              <w:rtl/>
            </w:rPr>
          </w:pPr>
          <w:hyperlink w:anchor="_Toc114469879"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672611C9" w14:textId="210BF771" w:rsidR="00BF43E2" w:rsidRDefault="00000000" w:rsidP="00BF43E2">
          <w:pPr>
            <w:pStyle w:val="TOC4"/>
            <w:tabs>
              <w:tab w:val="right" w:leader="dot" w:pos="9350"/>
            </w:tabs>
            <w:bidi w:val="0"/>
            <w:rPr>
              <w:rFonts w:cstheme="minorBidi"/>
              <w:noProof/>
              <w:sz w:val="22"/>
              <w:szCs w:val="22"/>
              <w:rtl/>
            </w:rPr>
          </w:pPr>
          <w:hyperlink w:anchor="_Toc114469880"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3A853D3D" w14:textId="57AAFC25" w:rsidR="00BF43E2" w:rsidRDefault="00000000" w:rsidP="00BF43E2">
          <w:pPr>
            <w:pStyle w:val="TOC4"/>
            <w:tabs>
              <w:tab w:val="right" w:leader="dot" w:pos="9350"/>
            </w:tabs>
            <w:bidi w:val="0"/>
            <w:rPr>
              <w:rFonts w:cstheme="minorBidi"/>
              <w:noProof/>
              <w:sz w:val="22"/>
              <w:szCs w:val="22"/>
              <w:rtl/>
            </w:rPr>
          </w:pPr>
          <w:hyperlink w:anchor="_Toc114469881" w:history="1">
            <w:r w:rsidR="00BF43E2" w:rsidRPr="00A52F21">
              <w:rPr>
                <w:rStyle w:val="Hyperlink"/>
                <w:noProof/>
              </w:rPr>
              <w:t>Stimuli</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248B123F" w14:textId="24F5C15A" w:rsidR="00BF43E2" w:rsidRDefault="00000000" w:rsidP="00BF43E2">
          <w:pPr>
            <w:pStyle w:val="TOC4"/>
            <w:tabs>
              <w:tab w:val="right" w:leader="dot" w:pos="9350"/>
            </w:tabs>
            <w:bidi w:val="0"/>
            <w:rPr>
              <w:rFonts w:cstheme="minorBidi"/>
              <w:noProof/>
              <w:sz w:val="22"/>
              <w:szCs w:val="22"/>
              <w:rtl/>
            </w:rPr>
          </w:pPr>
          <w:hyperlink w:anchor="_Toc114469882" w:history="1">
            <w:r w:rsidR="00BF43E2" w:rsidRPr="00A52F21">
              <w:rPr>
                <w:rStyle w:val="Hyperlink"/>
                <w:noProof/>
              </w:rPr>
              <w:t>Apparatu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0647C080" w14:textId="4E36E9D8" w:rsidR="00BF43E2" w:rsidRDefault="00000000" w:rsidP="00BF43E2">
          <w:pPr>
            <w:pStyle w:val="TOC3"/>
            <w:tabs>
              <w:tab w:val="right" w:leader="dot" w:pos="9350"/>
            </w:tabs>
            <w:bidi w:val="0"/>
            <w:rPr>
              <w:rFonts w:cstheme="minorBidi"/>
              <w:i w:val="0"/>
              <w:iCs w:val="0"/>
              <w:noProof/>
              <w:sz w:val="22"/>
              <w:szCs w:val="22"/>
              <w:rtl/>
            </w:rPr>
          </w:pPr>
          <w:hyperlink w:anchor="_Toc114469883" w:history="1">
            <w:r w:rsidR="00BF43E2" w:rsidRPr="00A52F21">
              <w:rPr>
                <w:rStyle w:val="Hyperlink"/>
                <w:noProof/>
                <w:lang w:bidi="ar-SA"/>
              </w:rPr>
              <w:t>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3</w:t>
            </w:r>
            <w:r w:rsidR="00BF43E2">
              <w:rPr>
                <w:noProof/>
                <w:webHidden/>
                <w:rtl/>
              </w:rPr>
              <w:fldChar w:fldCharType="end"/>
            </w:r>
          </w:hyperlink>
        </w:p>
        <w:p w14:paraId="09B0982A" w14:textId="26A79420" w:rsidR="00BF43E2" w:rsidRDefault="00000000" w:rsidP="00BF43E2">
          <w:pPr>
            <w:pStyle w:val="TOC3"/>
            <w:tabs>
              <w:tab w:val="right" w:leader="dot" w:pos="9350"/>
            </w:tabs>
            <w:bidi w:val="0"/>
            <w:rPr>
              <w:rFonts w:cstheme="minorBidi"/>
              <w:i w:val="0"/>
              <w:iCs w:val="0"/>
              <w:noProof/>
              <w:sz w:val="22"/>
              <w:szCs w:val="22"/>
              <w:rtl/>
            </w:rPr>
          </w:pPr>
          <w:hyperlink w:anchor="_Toc114469884" w:history="1">
            <w:r w:rsidR="00BF43E2" w:rsidRPr="00A52F21">
              <w:rPr>
                <w:rStyle w:val="Hyperlink"/>
                <w:noProof/>
                <w:lang w:bidi="ar-SA"/>
              </w:rPr>
              <w:t>Trajectory preprocessing</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5</w:t>
            </w:r>
            <w:r w:rsidR="00BF43E2">
              <w:rPr>
                <w:noProof/>
                <w:webHidden/>
                <w:rtl/>
              </w:rPr>
              <w:fldChar w:fldCharType="end"/>
            </w:r>
          </w:hyperlink>
        </w:p>
        <w:p w14:paraId="56CA366F" w14:textId="69EF78BB" w:rsidR="00BF43E2" w:rsidRDefault="00000000" w:rsidP="00BF43E2">
          <w:pPr>
            <w:pStyle w:val="TOC3"/>
            <w:tabs>
              <w:tab w:val="right" w:leader="dot" w:pos="9350"/>
            </w:tabs>
            <w:bidi w:val="0"/>
            <w:rPr>
              <w:rFonts w:cstheme="minorBidi"/>
              <w:i w:val="0"/>
              <w:iCs w:val="0"/>
              <w:noProof/>
              <w:sz w:val="22"/>
              <w:szCs w:val="22"/>
              <w:rtl/>
            </w:rPr>
          </w:pPr>
          <w:hyperlink w:anchor="_Toc114469885" w:history="1">
            <w:r w:rsidR="00BF43E2" w:rsidRPr="00A52F21">
              <w:rPr>
                <w:rStyle w:val="Hyperlink"/>
                <w:noProof/>
                <w:lang w:bidi="ar-SA"/>
              </w:rPr>
              <w:t>Variables extract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6</w:t>
            </w:r>
            <w:r w:rsidR="00BF43E2">
              <w:rPr>
                <w:noProof/>
                <w:webHidden/>
                <w:rtl/>
              </w:rPr>
              <w:fldChar w:fldCharType="end"/>
            </w:r>
          </w:hyperlink>
        </w:p>
        <w:p w14:paraId="26971C7D" w14:textId="24701796" w:rsidR="00BF43E2" w:rsidRDefault="00000000" w:rsidP="00BF43E2">
          <w:pPr>
            <w:pStyle w:val="TOC3"/>
            <w:tabs>
              <w:tab w:val="right" w:leader="dot" w:pos="9350"/>
            </w:tabs>
            <w:bidi w:val="0"/>
            <w:rPr>
              <w:rFonts w:cstheme="minorBidi"/>
              <w:i w:val="0"/>
              <w:iCs w:val="0"/>
              <w:noProof/>
              <w:sz w:val="22"/>
              <w:szCs w:val="22"/>
              <w:rtl/>
            </w:rPr>
          </w:pPr>
          <w:hyperlink w:anchor="_Toc114469886" w:history="1">
            <w:r w:rsidR="00BF43E2" w:rsidRPr="00A52F21">
              <w:rPr>
                <w:rStyle w:val="Hyperlink"/>
                <w:noProof/>
                <w:lang w:bidi="ar-SA"/>
              </w:rPr>
              <w:t>Exclusion criteria</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6</w:t>
            </w:r>
            <w:r w:rsidR="00BF43E2">
              <w:rPr>
                <w:noProof/>
                <w:webHidden/>
                <w:rtl/>
              </w:rPr>
              <w:fldChar w:fldCharType="end"/>
            </w:r>
          </w:hyperlink>
        </w:p>
        <w:p w14:paraId="0E2CAAED" w14:textId="1B68E22E" w:rsidR="00BF43E2" w:rsidRDefault="00000000" w:rsidP="00BF43E2">
          <w:pPr>
            <w:pStyle w:val="TOC3"/>
            <w:tabs>
              <w:tab w:val="right" w:leader="dot" w:pos="9350"/>
            </w:tabs>
            <w:bidi w:val="0"/>
            <w:rPr>
              <w:rFonts w:cstheme="minorBidi"/>
              <w:i w:val="0"/>
              <w:iCs w:val="0"/>
              <w:noProof/>
              <w:sz w:val="22"/>
              <w:szCs w:val="22"/>
              <w:rtl/>
            </w:rPr>
          </w:pPr>
          <w:hyperlink w:anchor="_Toc114469887"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7</w:t>
            </w:r>
            <w:r w:rsidR="00BF43E2">
              <w:rPr>
                <w:noProof/>
                <w:webHidden/>
                <w:rtl/>
              </w:rPr>
              <w:fldChar w:fldCharType="end"/>
            </w:r>
          </w:hyperlink>
        </w:p>
        <w:p w14:paraId="62A5EC76" w14:textId="1C10D762" w:rsidR="00BF43E2" w:rsidRDefault="00000000" w:rsidP="00BF43E2">
          <w:pPr>
            <w:pStyle w:val="TOC3"/>
            <w:tabs>
              <w:tab w:val="right" w:leader="dot" w:pos="9350"/>
            </w:tabs>
            <w:bidi w:val="0"/>
            <w:rPr>
              <w:rFonts w:cstheme="minorBidi"/>
              <w:i w:val="0"/>
              <w:iCs w:val="0"/>
              <w:noProof/>
              <w:sz w:val="22"/>
              <w:szCs w:val="22"/>
              <w:rtl/>
            </w:rPr>
          </w:pPr>
          <w:hyperlink w:anchor="_Toc114469888"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8</w:t>
            </w:r>
            <w:r w:rsidR="00BF43E2">
              <w:rPr>
                <w:noProof/>
                <w:webHidden/>
                <w:rtl/>
              </w:rPr>
              <w:fldChar w:fldCharType="end"/>
            </w:r>
          </w:hyperlink>
        </w:p>
        <w:p w14:paraId="126D44B6" w14:textId="06B9047A" w:rsidR="00BF43E2" w:rsidRDefault="00000000" w:rsidP="00BF43E2">
          <w:pPr>
            <w:pStyle w:val="TOC2"/>
            <w:rPr>
              <w:rFonts w:cstheme="minorBidi"/>
              <w:smallCaps w:val="0"/>
              <w:noProof/>
              <w:sz w:val="22"/>
              <w:szCs w:val="22"/>
              <w:rtl/>
            </w:rPr>
          </w:pPr>
          <w:hyperlink w:anchor="_Toc114469889" w:history="1">
            <w:r w:rsidR="00BF43E2" w:rsidRPr="00A52F21">
              <w:rPr>
                <w:rStyle w:val="Hyperlink"/>
                <w:noProof/>
                <w:lang w:bidi="ar-SA"/>
              </w:rPr>
              <w:t>Pilot Experiment 2</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9</w:t>
            </w:r>
            <w:r w:rsidR="00BF43E2">
              <w:rPr>
                <w:noProof/>
                <w:webHidden/>
                <w:rtl/>
              </w:rPr>
              <w:fldChar w:fldCharType="end"/>
            </w:r>
          </w:hyperlink>
        </w:p>
        <w:p w14:paraId="04F1A56E" w14:textId="21AA4472" w:rsidR="00BF43E2" w:rsidRDefault="00000000" w:rsidP="00BF43E2">
          <w:pPr>
            <w:pStyle w:val="TOC3"/>
            <w:tabs>
              <w:tab w:val="right" w:leader="dot" w:pos="9350"/>
            </w:tabs>
            <w:bidi w:val="0"/>
            <w:rPr>
              <w:rFonts w:cstheme="minorBidi"/>
              <w:i w:val="0"/>
              <w:iCs w:val="0"/>
              <w:noProof/>
              <w:sz w:val="22"/>
              <w:szCs w:val="22"/>
              <w:rtl/>
            </w:rPr>
          </w:pPr>
          <w:hyperlink w:anchor="_Toc114469890"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9</w:t>
            </w:r>
            <w:r w:rsidR="00BF43E2">
              <w:rPr>
                <w:noProof/>
                <w:webHidden/>
                <w:rtl/>
              </w:rPr>
              <w:fldChar w:fldCharType="end"/>
            </w:r>
          </w:hyperlink>
        </w:p>
        <w:p w14:paraId="45641FFD" w14:textId="4F43E568" w:rsidR="00BF43E2" w:rsidRDefault="00000000" w:rsidP="00BF43E2">
          <w:pPr>
            <w:pStyle w:val="TOC4"/>
            <w:tabs>
              <w:tab w:val="right" w:leader="dot" w:pos="9350"/>
            </w:tabs>
            <w:bidi w:val="0"/>
            <w:rPr>
              <w:rFonts w:cstheme="minorBidi"/>
              <w:noProof/>
              <w:sz w:val="22"/>
              <w:szCs w:val="22"/>
              <w:rtl/>
            </w:rPr>
          </w:pPr>
          <w:hyperlink w:anchor="_Toc114469891"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0</w:t>
            </w:r>
            <w:r w:rsidR="00BF43E2">
              <w:rPr>
                <w:noProof/>
                <w:webHidden/>
                <w:rtl/>
              </w:rPr>
              <w:fldChar w:fldCharType="end"/>
            </w:r>
          </w:hyperlink>
        </w:p>
        <w:p w14:paraId="2D2BFB23" w14:textId="407E8F23" w:rsidR="00BF43E2" w:rsidRDefault="00000000" w:rsidP="00BF43E2">
          <w:pPr>
            <w:pStyle w:val="TOC3"/>
            <w:tabs>
              <w:tab w:val="right" w:leader="dot" w:pos="9350"/>
            </w:tabs>
            <w:bidi w:val="0"/>
            <w:rPr>
              <w:rFonts w:cstheme="minorBidi"/>
              <w:i w:val="0"/>
              <w:iCs w:val="0"/>
              <w:noProof/>
              <w:sz w:val="22"/>
              <w:szCs w:val="22"/>
              <w:rtl/>
            </w:rPr>
          </w:pPr>
          <w:hyperlink w:anchor="_Toc114469892" w:history="1">
            <w:r w:rsidR="00BF43E2" w:rsidRPr="00A52F21">
              <w:rPr>
                <w:rStyle w:val="Hyperlink"/>
                <w:noProof/>
                <w:lang w:bidi="ar-SA"/>
              </w:rPr>
              <w:t>Stimuli, Apparatus and 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0</w:t>
            </w:r>
            <w:r w:rsidR="00BF43E2">
              <w:rPr>
                <w:noProof/>
                <w:webHidden/>
                <w:rtl/>
              </w:rPr>
              <w:fldChar w:fldCharType="end"/>
            </w:r>
          </w:hyperlink>
        </w:p>
        <w:p w14:paraId="0B4E3979" w14:textId="7665D2AC" w:rsidR="00BF43E2" w:rsidRDefault="00000000" w:rsidP="00BF43E2">
          <w:pPr>
            <w:pStyle w:val="TOC3"/>
            <w:tabs>
              <w:tab w:val="right" w:leader="dot" w:pos="9350"/>
            </w:tabs>
            <w:bidi w:val="0"/>
            <w:rPr>
              <w:rFonts w:cstheme="minorBidi"/>
              <w:i w:val="0"/>
              <w:iCs w:val="0"/>
              <w:noProof/>
              <w:sz w:val="22"/>
              <w:szCs w:val="22"/>
              <w:rtl/>
            </w:rPr>
          </w:pPr>
          <w:hyperlink w:anchor="_Toc114469893" w:history="1">
            <w:r w:rsidR="00BF43E2" w:rsidRPr="00A52F21">
              <w:rPr>
                <w:rStyle w:val="Hyperlink"/>
                <w:noProof/>
                <w:lang w:bidi="ar-SA"/>
              </w:rPr>
              <w:t>Exclusion criteria</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0</w:t>
            </w:r>
            <w:r w:rsidR="00BF43E2">
              <w:rPr>
                <w:noProof/>
                <w:webHidden/>
                <w:rtl/>
              </w:rPr>
              <w:fldChar w:fldCharType="end"/>
            </w:r>
          </w:hyperlink>
        </w:p>
        <w:p w14:paraId="52FF7C92" w14:textId="6BA7D882" w:rsidR="00BF43E2" w:rsidRDefault="00000000" w:rsidP="00BF43E2">
          <w:pPr>
            <w:pStyle w:val="TOC3"/>
            <w:tabs>
              <w:tab w:val="right" w:leader="dot" w:pos="9350"/>
            </w:tabs>
            <w:bidi w:val="0"/>
            <w:rPr>
              <w:rFonts w:cstheme="minorBidi"/>
              <w:i w:val="0"/>
              <w:iCs w:val="0"/>
              <w:noProof/>
              <w:sz w:val="22"/>
              <w:szCs w:val="22"/>
              <w:rtl/>
            </w:rPr>
          </w:pPr>
          <w:hyperlink w:anchor="_Toc114469894"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1</w:t>
            </w:r>
            <w:r w:rsidR="00BF43E2">
              <w:rPr>
                <w:noProof/>
                <w:webHidden/>
                <w:rtl/>
              </w:rPr>
              <w:fldChar w:fldCharType="end"/>
            </w:r>
          </w:hyperlink>
        </w:p>
        <w:p w14:paraId="2E5ACDEC" w14:textId="6298987B" w:rsidR="00BF43E2" w:rsidRDefault="00000000" w:rsidP="00BF43E2">
          <w:pPr>
            <w:pStyle w:val="TOC3"/>
            <w:tabs>
              <w:tab w:val="right" w:leader="dot" w:pos="9350"/>
            </w:tabs>
            <w:bidi w:val="0"/>
            <w:rPr>
              <w:rFonts w:cstheme="minorBidi"/>
              <w:i w:val="0"/>
              <w:iCs w:val="0"/>
              <w:noProof/>
              <w:sz w:val="22"/>
              <w:szCs w:val="22"/>
              <w:rtl/>
            </w:rPr>
          </w:pPr>
          <w:hyperlink w:anchor="_Toc114469895"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2</w:t>
            </w:r>
            <w:r w:rsidR="00BF43E2">
              <w:rPr>
                <w:noProof/>
                <w:webHidden/>
                <w:rtl/>
              </w:rPr>
              <w:fldChar w:fldCharType="end"/>
            </w:r>
          </w:hyperlink>
        </w:p>
        <w:p w14:paraId="6C9AAB40" w14:textId="7095FA76" w:rsidR="00BF43E2" w:rsidRDefault="00000000" w:rsidP="00BF43E2">
          <w:pPr>
            <w:pStyle w:val="TOC2"/>
            <w:rPr>
              <w:rFonts w:cstheme="minorBidi"/>
              <w:smallCaps w:val="0"/>
              <w:noProof/>
              <w:sz w:val="22"/>
              <w:szCs w:val="22"/>
              <w:rtl/>
            </w:rPr>
          </w:pPr>
          <w:hyperlink w:anchor="_Toc114469896" w:history="1">
            <w:r w:rsidR="00BF43E2" w:rsidRPr="00A52F21">
              <w:rPr>
                <w:rStyle w:val="Hyperlink"/>
                <w:noProof/>
                <w:lang w:bidi="ar-SA"/>
              </w:rPr>
              <w:t>Pilot Experiment 3</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04A8B243" w14:textId="00B687D4" w:rsidR="00BF43E2" w:rsidRDefault="00000000" w:rsidP="00BF43E2">
          <w:pPr>
            <w:pStyle w:val="TOC3"/>
            <w:tabs>
              <w:tab w:val="right" w:leader="dot" w:pos="9350"/>
            </w:tabs>
            <w:bidi w:val="0"/>
            <w:rPr>
              <w:rFonts w:cstheme="minorBidi"/>
              <w:i w:val="0"/>
              <w:iCs w:val="0"/>
              <w:noProof/>
              <w:sz w:val="22"/>
              <w:szCs w:val="22"/>
              <w:rtl/>
            </w:rPr>
          </w:pPr>
          <w:hyperlink w:anchor="_Toc114469897"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56CB5921" w14:textId="572C6E73" w:rsidR="00BF43E2" w:rsidRDefault="00000000" w:rsidP="00BF43E2">
          <w:pPr>
            <w:pStyle w:val="TOC4"/>
            <w:tabs>
              <w:tab w:val="right" w:leader="dot" w:pos="9350"/>
            </w:tabs>
            <w:bidi w:val="0"/>
            <w:rPr>
              <w:rFonts w:cstheme="minorBidi"/>
              <w:noProof/>
              <w:sz w:val="22"/>
              <w:szCs w:val="22"/>
              <w:rtl/>
            </w:rPr>
          </w:pPr>
          <w:hyperlink w:anchor="_Toc114469898"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522727F2" w14:textId="3D936E60" w:rsidR="00BF43E2" w:rsidRDefault="00000000" w:rsidP="00BF43E2">
          <w:pPr>
            <w:pStyle w:val="TOC3"/>
            <w:tabs>
              <w:tab w:val="right" w:leader="dot" w:pos="9350"/>
            </w:tabs>
            <w:bidi w:val="0"/>
            <w:rPr>
              <w:rFonts w:cstheme="minorBidi"/>
              <w:i w:val="0"/>
              <w:iCs w:val="0"/>
              <w:noProof/>
              <w:sz w:val="22"/>
              <w:szCs w:val="22"/>
              <w:rtl/>
            </w:rPr>
          </w:pPr>
          <w:hyperlink w:anchor="_Toc114469899" w:history="1">
            <w:r w:rsidR="00BF43E2" w:rsidRPr="00A52F21">
              <w:rPr>
                <w:rStyle w:val="Hyperlink"/>
                <w:noProof/>
                <w:lang w:bidi="ar-SA"/>
              </w:rPr>
              <w:t>Stimuli, Apparatus and 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43344A67" w14:textId="78F45A59" w:rsidR="00BF43E2" w:rsidRDefault="00000000" w:rsidP="00BF43E2">
          <w:pPr>
            <w:pStyle w:val="TOC3"/>
            <w:tabs>
              <w:tab w:val="right" w:leader="dot" w:pos="9350"/>
            </w:tabs>
            <w:bidi w:val="0"/>
            <w:rPr>
              <w:rFonts w:cstheme="minorBidi"/>
              <w:i w:val="0"/>
              <w:iCs w:val="0"/>
              <w:noProof/>
              <w:sz w:val="22"/>
              <w:szCs w:val="22"/>
              <w:rtl/>
            </w:rPr>
          </w:pPr>
          <w:hyperlink w:anchor="_Toc114469900"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4</w:t>
            </w:r>
            <w:r w:rsidR="00BF43E2">
              <w:rPr>
                <w:noProof/>
                <w:webHidden/>
                <w:rtl/>
              </w:rPr>
              <w:fldChar w:fldCharType="end"/>
            </w:r>
          </w:hyperlink>
        </w:p>
        <w:p w14:paraId="481722F1" w14:textId="64CDC4CA" w:rsidR="00BF43E2" w:rsidRDefault="00000000" w:rsidP="00BF43E2">
          <w:pPr>
            <w:pStyle w:val="TOC3"/>
            <w:tabs>
              <w:tab w:val="right" w:leader="dot" w:pos="9350"/>
            </w:tabs>
            <w:bidi w:val="0"/>
            <w:rPr>
              <w:rFonts w:cstheme="minorBidi"/>
              <w:i w:val="0"/>
              <w:iCs w:val="0"/>
              <w:noProof/>
              <w:sz w:val="22"/>
              <w:szCs w:val="22"/>
              <w:rtl/>
            </w:rPr>
          </w:pPr>
          <w:hyperlink w:anchor="_Toc114469901"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5</w:t>
            </w:r>
            <w:r w:rsidR="00BF43E2">
              <w:rPr>
                <w:noProof/>
                <w:webHidden/>
                <w:rtl/>
              </w:rPr>
              <w:fldChar w:fldCharType="end"/>
            </w:r>
          </w:hyperlink>
        </w:p>
        <w:p w14:paraId="3AA44301" w14:textId="19CB0458" w:rsidR="00BF43E2" w:rsidRDefault="00000000" w:rsidP="00BF43E2">
          <w:pPr>
            <w:pStyle w:val="TOC2"/>
            <w:rPr>
              <w:rFonts w:cstheme="minorBidi"/>
              <w:smallCaps w:val="0"/>
              <w:noProof/>
              <w:sz w:val="22"/>
              <w:szCs w:val="22"/>
              <w:rtl/>
            </w:rPr>
          </w:pPr>
          <w:hyperlink w:anchor="_Toc114469902" w:history="1">
            <w:r w:rsidR="00BF43E2" w:rsidRPr="00A52F21">
              <w:rPr>
                <w:rStyle w:val="Hyperlink"/>
                <w:noProof/>
                <w:lang w:bidi="ar-SA"/>
              </w:rPr>
              <w:t>Experiment 4</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6</w:t>
            </w:r>
            <w:r w:rsidR="00BF43E2">
              <w:rPr>
                <w:noProof/>
                <w:webHidden/>
                <w:rtl/>
              </w:rPr>
              <w:fldChar w:fldCharType="end"/>
            </w:r>
          </w:hyperlink>
        </w:p>
        <w:p w14:paraId="4AAB53D5" w14:textId="1C2A06AD" w:rsidR="00BF43E2" w:rsidRDefault="00000000" w:rsidP="00BF43E2">
          <w:pPr>
            <w:pStyle w:val="TOC3"/>
            <w:tabs>
              <w:tab w:val="right" w:leader="dot" w:pos="9350"/>
            </w:tabs>
            <w:bidi w:val="0"/>
            <w:rPr>
              <w:rFonts w:cstheme="minorBidi"/>
              <w:i w:val="0"/>
              <w:iCs w:val="0"/>
              <w:noProof/>
              <w:sz w:val="22"/>
              <w:szCs w:val="22"/>
              <w:rtl/>
            </w:rPr>
          </w:pPr>
          <w:hyperlink w:anchor="_Toc114469903"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6</w:t>
            </w:r>
            <w:r w:rsidR="00BF43E2">
              <w:rPr>
                <w:noProof/>
                <w:webHidden/>
                <w:rtl/>
              </w:rPr>
              <w:fldChar w:fldCharType="end"/>
            </w:r>
          </w:hyperlink>
        </w:p>
        <w:p w14:paraId="29BBDD62" w14:textId="6D017EF2" w:rsidR="00BF43E2" w:rsidRDefault="00000000" w:rsidP="00BF43E2">
          <w:pPr>
            <w:pStyle w:val="TOC4"/>
            <w:tabs>
              <w:tab w:val="right" w:leader="dot" w:pos="9350"/>
            </w:tabs>
            <w:bidi w:val="0"/>
            <w:rPr>
              <w:rFonts w:cstheme="minorBidi"/>
              <w:noProof/>
              <w:sz w:val="22"/>
              <w:szCs w:val="22"/>
              <w:rtl/>
            </w:rPr>
          </w:pPr>
          <w:hyperlink w:anchor="_Toc114469904"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7</w:t>
            </w:r>
            <w:r w:rsidR="00BF43E2">
              <w:rPr>
                <w:noProof/>
                <w:webHidden/>
                <w:rtl/>
              </w:rPr>
              <w:fldChar w:fldCharType="end"/>
            </w:r>
          </w:hyperlink>
        </w:p>
        <w:p w14:paraId="2728CBA0" w14:textId="2740542E" w:rsidR="00BF43E2" w:rsidRDefault="00000000" w:rsidP="00BF43E2">
          <w:pPr>
            <w:pStyle w:val="TOC3"/>
            <w:tabs>
              <w:tab w:val="right" w:leader="dot" w:pos="9350"/>
            </w:tabs>
            <w:bidi w:val="0"/>
            <w:rPr>
              <w:rFonts w:cstheme="minorBidi"/>
              <w:i w:val="0"/>
              <w:iCs w:val="0"/>
              <w:noProof/>
              <w:sz w:val="22"/>
              <w:szCs w:val="22"/>
              <w:rtl/>
            </w:rPr>
          </w:pPr>
          <w:hyperlink w:anchor="_Toc114469905" w:history="1">
            <w:r w:rsidR="00BF43E2" w:rsidRPr="00A52F21">
              <w:rPr>
                <w:rStyle w:val="Hyperlink"/>
                <w:noProof/>
                <w:lang w:bidi="ar-SA"/>
              </w:rPr>
              <w:t>Stimuli, Apparatus and 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7</w:t>
            </w:r>
            <w:r w:rsidR="00BF43E2">
              <w:rPr>
                <w:noProof/>
                <w:webHidden/>
                <w:rtl/>
              </w:rPr>
              <w:fldChar w:fldCharType="end"/>
            </w:r>
          </w:hyperlink>
        </w:p>
        <w:p w14:paraId="6318767D" w14:textId="40E92C7A" w:rsidR="00BF43E2" w:rsidRDefault="00000000" w:rsidP="00BF43E2">
          <w:pPr>
            <w:pStyle w:val="TOC3"/>
            <w:tabs>
              <w:tab w:val="right" w:leader="dot" w:pos="9350"/>
            </w:tabs>
            <w:bidi w:val="0"/>
            <w:rPr>
              <w:rFonts w:cstheme="minorBidi"/>
              <w:i w:val="0"/>
              <w:iCs w:val="0"/>
              <w:noProof/>
              <w:sz w:val="22"/>
              <w:szCs w:val="22"/>
              <w:rtl/>
            </w:rPr>
          </w:pPr>
          <w:hyperlink w:anchor="_Toc114469906" w:history="1">
            <w:r w:rsidR="00BF43E2" w:rsidRPr="00A52F21">
              <w:rPr>
                <w:rStyle w:val="Hyperlink"/>
                <w:noProof/>
                <w:lang w:bidi="ar-SA"/>
              </w:rPr>
              <w:t>Exclusion criteria</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8</w:t>
            </w:r>
            <w:r w:rsidR="00BF43E2">
              <w:rPr>
                <w:noProof/>
                <w:webHidden/>
                <w:rtl/>
              </w:rPr>
              <w:fldChar w:fldCharType="end"/>
            </w:r>
          </w:hyperlink>
        </w:p>
        <w:p w14:paraId="3C86908C" w14:textId="58AC8B69" w:rsidR="00BF43E2" w:rsidRDefault="00000000" w:rsidP="00BF43E2">
          <w:pPr>
            <w:pStyle w:val="TOC3"/>
            <w:tabs>
              <w:tab w:val="right" w:leader="dot" w:pos="9350"/>
            </w:tabs>
            <w:bidi w:val="0"/>
            <w:rPr>
              <w:rFonts w:cstheme="minorBidi"/>
              <w:i w:val="0"/>
              <w:iCs w:val="0"/>
              <w:noProof/>
              <w:sz w:val="22"/>
              <w:szCs w:val="22"/>
              <w:rtl/>
            </w:rPr>
          </w:pPr>
          <w:hyperlink w:anchor="_Toc114469907"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8</w:t>
            </w:r>
            <w:r w:rsidR="00BF43E2">
              <w:rPr>
                <w:noProof/>
                <w:webHidden/>
                <w:rtl/>
              </w:rPr>
              <w:fldChar w:fldCharType="end"/>
            </w:r>
          </w:hyperlink>
        </w:p>
        <w:p w14:paraId="11641D5C" w14:textId="29899CD1" w:rsidR="00BF43E2" w:rsidRDefault="00000000" w:rsidP="00BF43E2">
          <w:pPr>
            <w:pStyle w:val="TOC3"/>
            <w:tabs>
              <w:tab w:val="right" w:leader="dot" w:pos="9350"/>
            </w:tabs>
            <w:bidi w:val="0"/>
            <w:rPr>
              <w:rFonts w:cstheme="minorBidi"/>
              <w:i w:val="0"/>
              <w:iCs w:val="0"/>
              <w:noProof/>
              <w:sz w:val="22"/>
              <w:szCs w:val="22"/>
              <w:rtl/>
            </w:rPr>
          </w:pPr>
          <w:hyperlink w:anchor="_Toc114469908"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0</w:t>
            </w:r>
            <w:r w:rsidR="00BF43E2">
              <w:rPr>
                <w:noProof/>
                <w:webHidden/>
                <w:rtl/>
              </w:rPr>
              <w:fldChar w:fldCharType="end"/>
            </w:r>
          </w:hyperlink>
        </w:p>
        <w:p w14:paraId="48C7055F" w14:textId="48320432" w:rsidR="00BF43E2" w:rsidRDefault="00000000" w:rsidP="00BF43E2">
          <w:pPr>
            <w:pStyle w:val="TOC2"/>
            <w:rPr>
              <w:rFonts w:cstheme="minorBidi"/>
              <w:smallCaps w:val="0"/>
              <w:noProof/>
              <w:sz w:val="22"/>
              <w:szCs w:val="22"/>
              <w:rtl/>
            </w:rPr>
          </w:pPr>
          <w:hyperlink w:anchor="_Toc114469909" w:history="1">
            <w:r w:rsidR="00BF43E2" w:rsidRPr="00A52F21">
              <w:rPr>
                <w:rStyle w:val="Hyperlink"/>
                <w:noProof/>
                <w:lang w:bidi="ar-SA"/>
              </w:rPr>
              <w:t>General 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1</w:t>
            </w:r>
            <w:r w:rsidR="00BF43E2">
              <w:rPr>
                <w:noProof/>
                <w:webHidden/>
                <w:rtl/>
              </w:rPr>
              <w:fldChar w:fldCharType="end"/>
            </w:r>
          </w:hyperlink>
        </w:p>
        <w:p w14:paraId="1625FB22" w14:textId="18ED296C" w:rsidR="00BF43E2" w:rsidRDefault="00000000" w:rsidP="00BF43E2">
          <w:pPr>
            <w:pStyle w:val="TOC2"/>
            <w:rPr>
              <w:rFonts w:cstheme="minorBidi"/>
              <w:smallCaps w:val="0"/>
              <w:noProof/>
              <w:sz w:val="22"/>
              <w:szCs w:val="22"/>
              <w:rtl/>
            </w:rPr>
          </w:pPr>
          <w:hyperlink w:anchor="_Toc114469910" w:history="1">
            <w:r w:rsidR="00BF43E2" w:rsidRPr="00A52F21">
              <w:rPr>
                <w:rStyle w:val="Hyperlink"/>
                <w:noProof/>
                <w:lang w:bidi="ar-SA"/>
              </w:rPr>
              <w:t>Supplementary material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1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6</w:t>
            </w:r>
            <w:r w:rsidR="00BF43E2">
              <w:rPr>
                <w:noProof/>
                <w:webHidden/>
                <w:rtl/>
              </w:rPr>
              <w:fldChar w:fldCharType="end"/>
            </w:r>
          </w:hyperlink>
        </w:p>
        <w:p w14:paraId="4A20173A" w14:textId="143B5785" w:rsidR="00BF43E2" w:rsidRDefault="00000000" w:rsidP="00BF43E2">
          <w:pPr>
            <w:pStyle w:val="TOC2"/>
            <w:rPr>
              <w:rFonts w:cstheme="minorBidi"/>
              <w:smallCaps w:val="0"/>
              <w:noProof/>
              <w:sz w:val="22"/>
              <w:szCs w:val="22"/>
              <w:rtl/>
            </w:rPr>
          </w:pPr>
          <w:hyperlink w:anchor="_Toc114469911" w:history="1">
            <w:r w:rsidR="00BF43E2" w:rsidRPr="00A52F21">
              <w:rPr>
                <w:rStyle w:val="Hyperlink"/>
                <w:noProof/>
                <w:lang w:bidi="ar-SA"/>
              </w:rPr>
              <w:t>Reference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1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9</w:t>
            </w:r>
            <w:r w:rsidR="00BF43E2">
              <w:rPr>
                <w:noProof/>
                <w:webHidden/>
                <w:rtl/>
              </w:rPr>
              <w:fldChar w:fldCharType="end"/>
            </w:r>
          </w:hyperlink>
        </w:p>
        <w:p w14:paraId="4C27D7AC" w14:textId="438DD696" w:rsidR="00BF43E2" w:rsidRDefault="00000000" w:rsidP="00BF43E2">
          <w:pPr>
            <w:pStyle w:val="TOC2"/>
            <w:rPr>
              <w:rFonts w:cstheme="minorBidi"/>
              <w:smallCaps w:val="0"/>
              <w:noProof/>
              <w:sz w:val="22"/>
              <w:szCs w:val="22"/>
              <w:rtl/>
            </w:rPr>
          </w:pPr>
          <w:hyperlink w:anchor="_Toc114469912" w:history="1">
            <w:r w:rsidR="00BF43E2" w:rsidRPr="00A52F21">
              <w:rPr>
                <w:rStyle w:val="Hyperlink"/>
                <w:noProof/>
                <w:rtl/>
              </w:rPr>
              <w:t>תקציר</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1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49</w:t>
            </w:r>
            <w:r w:rsidR="00BF43E2">
              <w:rPr>
                <w:noProof/>
                <w:webHidden/>
                <w:rtl/>
              </w:rPr>
              <w:fldChar w:fldCharType="end"/>
            </w:r>
          </w:hyperlink>
        </w:p>
        <w:p w14:paraId="4587C80F" w14:textId="2F89C5E4"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2" w:name="_Toc114469871"/>
      <w:r>
        <w:lastRenderedPageBreak/>
        <w:t>Abstract</w:t>
      </w:r>
      <w:bookmarkEnd w:id="2"/>
    </w:p>
    <w:p w14:paraId="7C352F4A" w14:textId="536BFFB3" w:rsidR="003D683E" w:rsidRDefault="000904B3" w:rsidP="00AA7E94">
      <w:pPr>
        <w:ind w:firstLine="0"/>
      </w:pPr>
      <w:bookmarkStart w:id="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 w:name="_Toc114469872"/>
      <w:r w:rsidRPr="00BF08EE">
        <w:lastRenderedPageBreak/>
        <w:t>Introduction</w:t>
      </w:r>
      <w:bookmarkEnd w:id="4"/>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5" w:name="_Toc114469873"/>
      <w:r>
        <w:t>Contradicting findings</w:t>
      </w:r>
      <w:bookmarkEnd w:id="5"/>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6" w:name="_Toc114469874"/>
      <w:r>
        <w:t xml:space="preserve">Explaining The </w:t>
      </w:r>
      <w:r w:rsidR="00FC0D0A">
        <w:t>D</w:t>
      </w:r>
      <w:r>
        <w:t xml:space="preserve">iscrepancy between </w:t>
      </w:r>
      <w:r w:rsidR="00FC0D0A">
        <w:t>F</w:t>
      </w:r>
      <w:r>
        <w:t>indings</w:t>
      </w:r>
      <w:bookmarkEnd w:id="6"/>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7" w:name="_Toc114469875"/>
      <w:r>
        <w:t xml:space="preserve">Comparing </w:t>
      </w:r>
      <w:r w:rsidR="006E4F8B">
        <w:t xml:space="preserve">Motion </w:t>
      </w:r>
      <w:r>
        <w:t>T</w:t>
      </w:r>
      <w:r w:rsidR="006E4F8B">
        <w:t xml:space="preserve">racking </w:t>
      </w:r>
      <w:r>
        <w:t>with K</w:t>
      </w:r>
      <w:r w:rsidR="006E4F8B">
        <w:t>eyboard</w:t>
      </w:r>
      <w:r>
        <w:t xml:space="preserve"> Response</w:t>
      </w:r>
      <w:bookmarkEnd w:id="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8" w:name="_Toc114469876"/>
      <w:r>
        <w:t>Prev</w:t>
      </w:r>
      <w:r w:rsidR="00C71547">
        <w:t>ious</w:t>
      </w:r>
      <w:r>
        <w:t xml:space="preserve"> </w:t>
      </w:r>
      <w:r w:rsidR="000438C2">
        <w:t>Priming Findings Made with Motion Tracking</w:t>
      </w:r>
      <w:bookmarkEnd w:id="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w:t>
      </w:r>
      <w:proofErr w:type="gramStart"/>
      <w:r>
        <w:t>ones?</w:t>
      </w:r>
      <w:proofErr w:type="gramEnd"/>
      <w:r>
        <w:t xml:space="preserve">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9" w:name="_Hlk110934244"/>
      <w:r w:rsidR="006C164D">
        <w:t xml:space="preserve">When responses were given via a keyboard, </w:t>
      </w:r>
      <w:bookmarkEnd w:id="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0" w:name="_Toc114469877"/>
      <w:r>
        <w:t>Current Research</w:t>
      </w:r>
      <w:bookmarkEnd w:id="10"/>
    </w:p>
    <w:p w14:paraId="1B63E398" w14:textId="1683D72B"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w:t>
      </w:r>
      <w:proofErr w:type="spellStart"/>
      <w:r w:rsidR="000D1105" w:rsidRPr="000D1105">
        <w:rPr>
          <w:rFonts w:ascii="Times New Roman" w:hAnsi="Times New Roman" w:cs="Times New Roman"/>
        </w:rPr>
        <w:t>Dehaene</w:t>
      </w:r>
      <w:proofErr w:type="spellEnd"/>
      <w:r w:rsidR="000D1105" w:rsidRPr="000D1105">
        <w:rPr>
          <w:rFonts w:ascii="Times New Roman" w:hAnsi="Times New Roman" w:cs="Times New Roman"/>
        </w:rPr>
        <w:t xml:space="preserv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1" w:name="_Toc114469878"/>
      <w:r>
        <w:t>Pilot Experiment</w:t>
      </w:r>
      <w:r w:rsidR="00ED60E1">
        <w:t xml:space="preserve"> 1</w:t>
      </w:r>
      <w:bookmarkEnd w:id="11"/>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2" w:name="_Toc114469879"/>
      <w:r>
        <w:t>Methods</w:t>
      </w:r>
      <w:bookmarkEnd w:id="12"/>
    </w:p>
    <w:p w14:paraId="0D1ADB73" w14:textId="0498850D" w:rsidR="002057FC" w:rsidRPr="00C0305E" w:rsidRDefault="002057FC" w:rsidP="006238E0">
      <w:pPr>
        <w:pStyle w:val="Heading4"/>
      </w:pPr>
      <w:bookmarkStart w:id="13" w:name="_Toc114469880"/>
      <w:r w:rsidRPr="00C0305E">
        <w:t>Participants</w:t>
      </w:r>
      <w:bookmarkEnd w:id="13"/>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4" w:name="_Toc114469881"/>
      <w:r>
        <w:t>Stimuli</w:t>
      </w:r>
      <w:bookmarkEnd w:id="14"/>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5" w:name="_Toc114469882"/>
      <w:r>
        <w:t>Apparatus</w:t>
      </w:r>
      <w:bookmarkEnd w:id="15"/>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 xml:space="preserve">and </w:t>
      </w:r>
      <w:proofErr w:type="spellStart"/>
      <w:r w:rsidRPr="007846C7">
        <w:t>Psychtoolbox</w:t>
      </w:r>
      <w:proofErr w:type="spellEnd"/>
      <w:r w:rsidRPr="007846C7">
        <w:t xml:space="preserve"> </w:t>
      </w:r>
      <w:r w:rsidRPr="007846C7">
        <w:lastRenderedPageBreak/>
        <w:t>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proofErr w:type="spellStart"/>
      <w:r w:rsidR="006D3EC2" w:rsidRPr="006D3EC2">
        <w:rPr>
          <w:rFonts w:ascii="Times New Roman" w:hAnsi="Times New Roman" w:cs="Times New Roman"/>
          <w:i/>
          <w:iCs/>
        </w:rPr>
        <w:t>NatNet</w:t>
      </w:r>
      <w:proofErr w:type="spellEnd"/>
      <w:r w:rsidR="006D3EC2" w:rsidRPr="006D3EC2">
        <w:rPr>
          <w:rFonts w:ascii="Times New Roman" w:hAnsi="Times New Roman" w:cs="Times New Roman"/>
          <w:i/>
          <w:iCs/>
        </w:rPr>
        <w:t xml:space="preserve"> SDK</w:t>
      </w:r>
      <w:r w:rsidR="006D3EC2" w:rsidRPr="006D3EC2">
        <w:rPr>
          <w:rFonts w:ascii="Times New Roman" w:hAnsi="Times New Roman" w:cs="Times New Roman"/>
        </w:rPr>
        <w:t>, 2021)</w:t>
      </w:r>
      <w:r w:rsidR="00533630">
        <w:fldChar w:fldCharType="end"/>
      </w:r>
      <w:r w:rsidR="00533630">
        <w:t xml:space="preserve"> </w:t>
      </w:r>
      <w:r w:rsidRPr="007846C7">
        <w:t xml:space="preserve">and recorded with </w:t>
      </w:r>
      <w:proofErr w:type="spellStart"/>
      <w:r w:rsidRPr="007846C7">
        <w:t>Matlab</w:t>
      </w:r>
      <w:proofErr w:type="spellEnd"/>
      <w:r w:rsidRPr="007846C7">
        <w:t>.</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6" w:name="_Ref113902132"/>
      <w:r>
        <w:t xml:space="preserve">Figure </w:t>
      </w:r>
      <w:fldSimple w:instr=" SEQ Figure \* ARABIC ">
        <w:r w:rsidR="007E2512">
          <w:rPr>
            <w:noProof/>
          </w:rPr>
          <w:t>1</w:t>
        </w:r>
      </w:fldSimple>
      <w:bookmarkEnd w:id="16"/>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7" w:name="_Toc114469883"/>
      <w:r>
        <w:t>Procedure</w:t>
      </w:r>
      <w:bookmarkEnd w:id="17"/>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8" w:name="_Ref113902081"/>
      <w:r>
        <w:t xml:space="preserve">Figure </w:t>
      </w:r>
      <w:fldSimple w:instr=" SEQ Figure \* ARABIC ">
        <w:r w:rsidR="007E2512">
          <w:rPr>
            <w:noProof/>
          </w:rPr>
          <w:t>2</w:t>
        </w:r>
      </w:fldSimple>
      <w:bookmarkEnd w:id="1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22934D29" w14:textId="662CC5DB" w:rsidR="00B33642" w:rsidRDefault="00A17855" w:rsidP="006238E0">
      <w:pPr>
        <w:pStyle w:val="Heading3"/>
      </w:pPr>
      <w:bookmarkStart w:id="19" w:name="_Toc114469884"/>
      <w:r>
        <w:t>Trajectory p</w:t>
      </w:r>
      <w:r w:rsidR="00B33642">
        <w:t>reprocessing</w:t>
      </w:r>
      <w:bookmarkEnd w:id="19"/>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20" w:name="_Toc114469885"/>
      <w:r>
        <w:t>Variables extraction</w:t>
      </w:r>
      <w:bookmarkEnd w:id="20"/>
    </w:p>
    <w:p w14:paraId="3FD2B015" w14:textId="43A935B9" w:rsidR="001E0823" w:rsidRDefault="00AA1B21" w:rsidP="00723227">
      <w:pPr>
        <w:ind w:firstLine="0"/>
      </w:pPr>
      <w:r>
        <w:t xml:space="preserve">The congruency effect was estimated </w:t>
      </w:r>
      <w:r w:rsidR="00D542A7">
        <w:t>with</w:t>
      </w:r>
      <w:r>
        <w:t xml:space="preserve"> </w:t>
      </w:r>
      <w:r w:rsidR="0079639D">
        <w:t xml:space="preserve">five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w:t>
      </w:r>
      <w:r w:rsidR="006400A3" w:rsidRPr="00050477">
        <w:rPr>
          <w:i/>
          <w:iCs/>
          <w:rPrChange w:id="21" w:author="Chen Heller" w:date="2022-09-19T11:43:00Z">
            <w:rPr/>
          </w:rPrChange>
        </w:rPr>
        <w:t>Movement offset</w:t>
      </w:r>
      <w:r w:rsidR="006400A3">
        <w:t xml:space="preserve">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2" w:name="_Toc114469886"/>
      <w:r>
        <w:t>Exclusion criteria</w:t>
      </w:r>
      <w:bookmarkEnd w:id="22"/>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3" w:name="_Toc114469887"/>
      <w:r>
        <w:lastRenderedPageBreak/>
        <w:t>Results</w:t>
      </w:r>
      <w:bookmarkEnd w:id="23"/>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215007F5" w:rsidR="004D5003" w:rsidRDefault="00EE27A0" w:rsidP="0046480E">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D27F4B">
        <w:t xml:space="preserve">Supplementary Figure </w:t>
      </w:r>
      <w:r w:rsidR="00D27F4B">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xml:space="preserve">. In addition, normality of the residuals was tested with </w:t>
      </w:r>
      <w:ins w:id="24" w:author="Chen Heller" w:date="2022-09-19T11:47:00Z">
        <w:r w:rsidR="002F604E">
          <w:t xml:space="preserve">a </w:t>
        </w:r>
      </w:ins>
      <w:r w:rsidR="00754A46">
        <w:t>QQ-plot</w:t>
      </w:r>
      <w:r w:rsidR="00406C31">
        <w:t>,</w:t>
      </w:r>
      <w:r w:rsidR="00754A46">
        <w:t xml:space="preserve"> and </w:t>
      </w:r>
      <w:r w:rsidR="00406C31">
        <w:t xml:space="preserve">a permutation test </w:t>
      </w:r>
      <w:r w:rsidR="00B148DB">
        <w:t>(</w:t>
      </w:r>
      <w:r w:rsidR="00B148DB">
        <w:fldChar w:fldCharType="begin"/>
      </w:r>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was use</w:t>
      </w:r>
      <w:r w:rsidR="002A6955">
        <w:t>d</w:t>
      </w:r>
      <w:r w:rsidR="00406C31">
        <w:t xml:space="preserve"> to assess differences in </w:t>
      </w:r>
      <w:r w:rsidR="00145C16">
        <w:t xml:space="preserve">variables that did not pass </w:t>
      </w:r>
      <w:r w:rsidR="00406C31">
        <w:t>the normality</w:t>
      </w:r>
      <w:r w:rsidR="008043D7">
        <w:t xml:space="preserve"> test</w:t>
      </w:r>
      <w:r w:rsidR="00006F56">
        <w:t xml:space="preserve"> (</w:t>
      </w:r>
      <w:r w:rsidR="00DF51BA">
        <w:t>f</w:t>
      </w:r>
      <w:r w:rsidR="00006F56">
        <w:t>or a list</w:t>
      </w:r>
      <w:r w:rsidR="002A45A3">
        <w:t xml:space="preserve"> </w:t>
      </w:r>
      <w:r w:rsidR="00006F56">
        <w:t xml:space="preserve">of </w:t>
      </w:r>
      <w:r w:rsidR="00424D9F">
        <w:t xml:space="preserve">such </w:t>
      </w:r>
      <w:r w:rsidR="00006F56">
        <w:t>variables see</w:t>
      </w:r>
      <w:r w:rsidR="00243F3B">
        <w:t xml:space="preserve"> </w:t>
      </w:r>
      <w:r w:rsidR="00BB21CF">
        <w:fldChar w:fldCharType="begin"/>
      </w:r>
      <w:r w:rsidR="00BB21CF">
        <w:instrText xml:space="preserve"> REF _Ref114128122 \h </w:instrText>
      </w:r>
      <w:r w:rsidR="00BB21CF">
        <w:fldChar w:fldCharType="separate"/>
      </w:r>
      <w:r w:rsidR="00BB21CF">
        <w:t xml:space="preserve">Supplementary Figure </w:t>
      </w:r>
      <w:r w:rsidR="00BB21CF">
        <w:rPr>
          <w:noProof/>
        </w:rPr>
        <w:t>2</w:t>
      </w:r>
      <w:r w:rsidR="00BB21CF">
        <w:fldChar w:fldCharType="end"/>
      </w:r>
      <w:r w:rsidR="0019704E">
        <w:t>)</w:t>
      </w:r>
      <w:r w:rsidR="00877E08">
        <w:t xml:space="preserve">. </w:t>
      </w:r>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r w:rsidR="00935BF6">
        <w:fldChar w:fldCharType="begin"/>
      </w:r>
      <w:r w:rsidR="00935BF6">
        <w:instrText xml:space="preserve"> REF _Ref114067851 \h </w:instrText>
      </w:r>
      <w:r w:rsidR="00935BF6">
        <w:fldChar w:fldCharType="separate"/>
      </w:r>
      <w:r w:rsidR="00935BF6">
        <w:t xml:space="preserve">Table </w:t>
      </w:r>
      <w:r w:rsidR="00935BF6">
        <w:rPr>
          <w:noProof/>
        </w:rPr>
        <w:t>1</w:t>
      </w:r>
      <w:r w:rsidR="00935BF6">
        <w:fldChar w:fldCharType="end"/>
      </w:r>
      <w:r w:rsidR="00935BF6">
        <w:t>).</w:t>
      </w:r>
    </w:p>
    <w:p w14:paraId="0A8511A4" w14:textId="77777777" w:rsidR="004545CA" w:rsidRDefault="004545CA" w:rsidP="004545CA">
      <w:pPr>
        <w:ind w:firstLine="0"/>
      </w:pPr>
    </w:p>
    <w:p w14:paraId="77E035F3" w14:textId="3012CD4B" w:rsidR="004545CA" w:rsidRDefault="004545CA" w:rsidP="00EE3C0C">
      <w:pPr>
        <w:pStyle w:val="Caption"/>
        <w:keepNext/>
      </w:pPr>
      <w:bookmarkStart w:id="25" w:name="_Ref114067851"/>
      <w:r>
        <w:t xml:space="preserve">Table </w:t>
      </w:r>
      <w:fldSimple w:instr=" SEQ Table \* ARABIC ">
        <w:r w:rsidR="002436A8">
          <w:rPr>
            <w:noProof/>
          </w:rPr>
          <w:t>1</w:t>
        </w:r>
      </w:fldSimple>
      <w:bookmarkEnd w:id="25"/>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proofErr w:type="gramStart"/>
            <w:r>
              <w:rPr>
                <w:b/>
                <w:bCs/>
              </w:rPr>
              <w:t>t(</w:t>
            </w:r>
            <w:proofErr w:type="gramEnd"/>
            <w:r>
              <w:rPr>
                <w:b/>
                <w:bCs/>
              </w:rPr>
              <w: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395A41CB" w:rsidR="00DC6616" w:rsidRDefault="00DC6616" w:rsidP="00EA2CED">
            <w:pPr>
              <w:spacing w:line="240" w:lineRule="auto"/>
              <w:ind w:firstLine="0"/>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r w:rsidR="002D5D25">
              <w:rPr>
                <w:sz w:val="22"/>
                <w:szCs w:val="22"/>
              </w:rPr>
              <w:t>D</w:t>
            </w:r>
            <w:r w:rsidR="002D5D25" w:rsidRPr="00EA2CED">
              <w:rPr>
                <w:sz w:val="22"/>
                <w:szCs w:val="22"/>
              </w:rPr>
              <w:t xml:space="preserve">egrees </w:t>
            </w:r>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1C34E0FB" w:rsidR="00106015" w:rsidRDefault="00A63387" w:rsidP="008D35B7">
      <w:pPr>
        <w:pStyle w:val="Caption"/>
      </w:pPr>
      <w:bookmarkStart w:id="26" w:name="_Ref113876063"/>
      <w:r>
        <w:t xml:space="preserve">Figure </w:t>
      </w:r>
      <w:fldSimple w:instr=" SEQ Figure \* ARABIC ">
        <w:r w:rsidR="007E2512">
          <w:rPr>
            <w:noProof/>
          </w:rPr>
          <w:t>3</w:t>
        </w:r>
      </w:fldSimple>
      <w:bookmarkEnd w:id="26"/>
      <w:r>
        <w:t xml:space="preserve">. </w:t>
      </w:r>
      <w:bookmarkStart w:id="27"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27"/>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28" w:name="_Toc114469888"/>
      <w:r>
        <w:t>Discussion</w:t>
      </w:r>
      <w:bookmarkEnd w:id="28"/>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29" w:name="_Toc114469889"/>
      <w:r>
        <w:t xml:space="preserve">Pilot </w:t>
      </w:r>
      <w:r w:rsidR="00ED60E1">
        <w:t>Exp</w:t>
      </w:r>
      <w:r>
        <w:t>eriment</w:t>
      </w:r>
      <w:r w:rsidR="00ED60E1">
        <w:t xml:space="preserve"> 2</w:t>
      </w:r>
      <w:bookmarkEnd w:id="29"/>
    </w:p>
    <w:p w14:paraId="43984158" w14:textId="3948BDDC"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r w:rsidR="00B35555">
        <w:t>-</w:t>
      </w:r>
      <w:r w:rsidR="000610E4">
        <w:t>window given for</w:t>
      </w:r>
      <w:del w:id="30" w:author="Chen Heller" w:date="2022-09-19T11:51:00Z">
        <w:r w:rsidR="000610E4" w:rsidDel="00796C03">
          <w:delText xml:space="preserve"> </w:delText>
        </w:r>
      </w:del>
      <w:r w:rsidR="000610E4">
        <w:t xml:space="preserve">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w:t>
      </w:r>
      <w:proofErr w:type="gramStart"/>
      <w:r w:rsidR="00E06273">
        <w:t xml:space="preserve">actually </w:t>
      </w:r>
      <w:r w:rsidR="006F51CB">
        <w:t>made</w:t>
      </w:r>
      <w:proofErr w:type="gramEnd"/>
      <w:r w:rsidR="006F51CB">
        <w:t xml:space="preserv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w:t>
      </w:r>
      <w:proofErr w:type="gramStart"/>
      <w:r w:rsidR="0036328E">
        <w:t xml:space="preserve">make </w:t>
      </w:r>
      <w:r w:rsidR="002745C1">
        <w:t xml:space="preserve">a </w:t>
      </w:r>
      <w:r w:rsidR="0036328E">
        <w:t>decision</w:t>
      </w:r>
      <w:proofErr w:type="gramEnd"/>
      <w:r w:rsidR="0036328E">
        <w:t xml:space="preserve"> before starting their movement.</w:t>
      </w:r>
    </w:p>
    <w:p w14:paraId="6B77FFCE" w14:textId="77777777" w:rsidR="002D5D25" w:rsidRPr="00272765" w:rsidRDefault="002D5D25" w:rsidP="00272765"/>
    <w:p w14:paraId="1E5B807A" w14:textId="77777777" w:rsidR="002D5D25" w:rsidRPr="00272765" w:rsidRDefault="002D5D25" w:rsidP="00272765">
      <w:pPr>
        <w:ind w:left="720" w:firstLine="0"/>
      </w:pPr>
    </w:p>
    <w:p w14:paraId="19BBC9B1" w14:textId="7EBFC7A8" w:rsidR="007429C1" w:rsidRPr="00BA41CF" w:rsidRDefault="007429C1" w:rsidP="006238E0">
      <w:pPr>
        <w:pStyle w:val="Heading3"/>
      </w:pPr>
      <w:bookmarkStart w:id="31" w:name="_Toc114469890"/>
      <w:r>
        <w:t>Methods</w:t>
      </w:r>
      <w:bookmarkEnd w:id="31"/>
    </w:p>
    <w:p w14:paraId="54353DE0" w14:textId="77777777" w:rsidR="007429C1" w:rsidRDefault="007429C1" w:rsidP="006238E0">
      <w:pPr>
        <w:pStyle w:val="Heading4"/>
      </w:pPr>
      <w:bookmarkStart w:id="32" w:name="_Toc114469891"/>
      <w:r>
        <w:lastRenderedPageBreak/>
        <w:t>Participants</w:t>
      </w:r>
      <w:bookmarkEnd w:id="32"/>
    </w:p>
    <w:p w14:paraId="1993AB85" w14:textId="245BF80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xml:space="preserve">, as they met two of the following predefined </w:t>
      </w:r>
      <w:del w:id="33" w:author="Chen Heller" w:date="2022-09-19T11:57:00Z">
        <w:r w:rsidR="00690952" w:rsidDel="00E54F43">
          <w:delText xml:space="preserve">excluded </w:delText>
        </w:r>
      </w:del>
      <w:ins w:id="34" w:author="Chen Heller" w:date="2022-09-19T11:57:00Z">
        <w:r w:rsidR="00E54F43">
          <w:t>exclu</w:t>
        </w:r>
        <w:r w:rsidR="00E54F43">
          <w:t>sion</w:t>
        </w:r>
        <w:r w:rsidR="00E54F43">
          <w:t xml:space="preserve"> </w:t>
        </w:r>
      </w:ins>
      <w:r w:rsidR="00690952">
        <w:t>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35" w:name="_Toc114469892"/>
      <w:r>
        <w:t>Stimuli</w:t>
      </w:r>
      <w:r w:rsidR="00CA2666">
        <w:t xml:space="preserve">, </w:t>
      </w:r>
      <w:r>
        <w:t>Apparatus</w:t>
      </w:r>
      <w:r w:rsidR="00CA2666">
        <w:t xml:space="preserve"> and </w:t>
      </w:r>
      <w:r>
        <w:t>Procedure</w:t>
      </w:r>
      <w:bookmarkEnd w:id="35"/>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36" w:name="_Toc114469893"/>
      <w:r>
        <w:t>Exclusion criteria</w:t>
      </w:r>
      <w:bookmarkEnd w:id="36"/>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37" w:name="_Toc114469894"/>
      <w:r>
        <w:lastRenderedPageBreak/>
        <w:t>Results</w:t>
      </w:r>
      <w:bookmarkEnd w:id="37"/>
    </w:p>
    <w:p w14:paraId="437897F0" w14:textId="204D650B" w:rsidR="000E54E1" w:rsidRDefault="00BA4221" w:rsidP="00974448">
      <w:pPr>
        <w:ind w:firstLine="0"/>
      </w:pPr>
      <w:r>
        <w:t xml:space="preserve">Prime visibility: </w:t>
      </w:r>
      <w:r w:rsidR="001F7E99">
        <w:t>i</w:t>
      </w:r>
      <w:r w:rsidR="0053128B">
        <w:t>n total</w:t>
      </w:r>
      <w:r>
        <w:t xml:space="preserve">, </w:t>
      </w:r>
      <w:r w:rsidR="00402BB2">
        <w:t>visibility rating</w:t>
      </w:r>
      <w:r w:rsidR="00B170A4">
        <w:t>s</w:t>
      </w:r>
      <w:r w:rsidR="00402BB2">
        <w:t xml:space="preserve"> of 1 </w:t>
      </w:r>
      <w:r w:rsidR="00B170A4">
        <w:t xml:space="preserve">were </w:t>
      </w:r>
      <w:r w:rsidR="00402BB2">
        <w:t xml:space="preserve">given in </w:t>
      </w:r>
      <w:r w:rsidR="003F2C2D">
        <w:t>81.63</w:t>
      </w:r>
      <w:r>
        <w:t>% of the trials,</w:t>
      </w:r>
      <w:r w:rsidR="002E11F6">
        <w:t xml:space="preserve"> visibility rating</w:t>
      </w:r>
      <w:r w:rsidR="002223D0">
        <w:t>s</w:t>
      </w:r>
      <w:r w:rsidR="002E11F6">
        <w:t xml:space="preserve"> of 2 in</w:t>
      </w:r>
      <w:r>
        <w:t xml:space="preserve"> </w:t>
      </w:r>
      <w:r w:rsidR="003F2C2D">
        <w:t>16.07</w:t>
      </w:r>
      <w:r>
        <w:t xml:space="preserve">% </w:t>
      </w:r>
      <w:r w:rsidR="002E11F6">
        <w:t>of the trials</w:t>
      </w:r>
      <w:r>
        <w:t>,</w:t>
      </w:r>
      <w:r w:rsidR="002E11F6">
        <w:t xml:space="preserve"> visibility rating</w:t>
      </w:r>
      <w:r w:rsidR="002223D0">
        <w:t>s</w:t>
      </w:r>
      <w:r w:rsidR="002E11F6">
        <w:t xml:space="preserve"> of 3 in</w:t>
      </w:r>
      <w:r>
        <w:t xml:space="preserve"> </w:t>
      </w:r>
      <w:r w:rsidR="003F2C2D">
        <w:t>1.83</w:t>
      </w:r>
      <w:r>
        <w:t xml:space="preserve">% </w:t>
      </w:r>
      <w:r w:rsidR="002E11F6">
        <w:t>of the trials</w:t>
      </w:r>
      <w:r>
        <w:t xml:space="preserve"> and</w:t>
      </w:r>
      <w:r w:rsidR="002E11F6">
        <w:t xml:space="preserve"> visibility rating</w:t>
      </w:r>
      <w:r w:rsidR="006478F0">
        <w:t>s</w:t>
      </w:r>
      <w:r w:rsidR="002E11F6">
        <w:t xml:space="preserve">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level, </w:t>
      </w:r>
      <w:r w:rsidR="00D826D9">
        <w:t>M = 50.2</w:t>
      </w:r>
      <w:r w:rsidR="00D23156">
        <w:t>6</w:t>
      </w:r>
      <w:r w:rsidR="00D826D9">
        <w:t xml:space="preserve">%, SD = 2.57, </w:t>
      </w:r>
      <w:proofErr w:type="gramStart"/>
      <w:r w:rsidR="00D826D9">
        <w:t>t</w:t>
      </w:r>
      <w:r w:rsidR="00D826D9" w:rsidRPr="00974448">
        <w:t>(</w:t>
      </w:r>
      <w:proofErr w:type="gramEnd"/>
      <w:r w:rsidR="00D826D9" w:rsidRPr="00974448">
        <w:t>8)</w:t>
      </w:r>
      <w:r w:rsidR="00D826D9">
        <w:t xml:space="preserve"> = 0.30, p = 0.77</w:t>
      </w:r>
      <w:r w:rsidR="00D23156">
        <w:t>0</w:t>
      </w:r>
      <w:r w:rsidR="00D826D9">
        <w:t>, 95% CI = [48.27, 52.24].</w:t>
      </w:r>
      <w:r w:rsidR="008116EA" w:rsidRPr="008116EA">
        <w:t xml:space="preserve"> </w:t>
      </w:r>
      <w:r w:rsidR="00DF5E7F">
        <w:t>Again, this confirm</w:t>
      </w:r>
      <w:r w:rsidR="005D4AC1">
        <w:t>s</w:t>
      </w:r>
      <w:r w:rsidR="00DF5E7F">
        <w:t xml:space="preserve"> the efficiency of </w:t>
      </w:r>
      <w:r w:rsidR="005D4AC1">
        <w:t>my</w:t>
      </w:r>
      <w:r w:rsidR="00DF5E7F">
        <w:t xml:space="preserve"> masking procedure (as will be the case for the two subsequent experiments, see below)</w:t>
      </w:r>
      <w:r w:rsidR="005534BA">
        <w:t>.</w:t>
      </w:r>
    </w:p>
    <w:p w14:paraId="35416620" w14:textId="715A8D0B" w:rsidR="00F71D0B" w:rsidRDefault="000E54E1" w:rsidP="00063B24">
      <w:r>
        <w:t xml:space="preserve">Congruency effect: </w:t>
      </w:r>
      <w:proofErr w:type="gramStart"/>
      <w:r w:rsidR="00D826D9">
        <w:t>Similarly</w:t>
      </w:r>
      <w:proofErr w:type="gramEnd"/>
      <w:r w:rsidR="00D826D9">
        <w:t xml:space="preserve">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F55B59">
        <w:t xml:space="preserve">Table </w:t>
      </w:r>
      <w:r w:rsidR="00F55B59">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5CFCD788" w:rsidR="003B10E1" w:rsidRDefault="003B10E1" w:rsidP="002872CF">
      <w:pPr>
        <w:pStyle w:val="Caption"/>
        <w:keepNext/>
      </w:pPr>
      <w:bookmarkStart w:id="38" w:name="_Ref114067886"/>
      <w:r>
        <w:t xml:space="preserve">Table </w:t>
      </w:r>
      <w:fldSimple w:instr=" SEQ Table \* ARABIC ">
        <w:r w:rsidR="002436A8">
          <w:rPr>
            <w:noProof/>
          </w:rPr>
          <w:t>2</w:t>
        </w:r>
      </w:fldSimple>
      <w:bookmarkEnd w:id="38"/>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proofErr w:type="gramStart"/>
            <w:r>
              <w:rPr>
                <w:b/>
                <w:bCs/>
              </w:rPr>
              <w:t>t(</w:t>
            </w:r>
            <w:proofErr w:type="gramEnd"/>
            <w:r>
              <w:rPr>
                <w:b/>
                <w:bCs/>
              </w:rPr>
              <w: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1E2D32B1"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r w:rsidR="001675D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71FF2A35" w:rsidR="00AE66BB" w:rsidRDefault="00C072CE" w:rsidP="002872CF">
      <w:pPr>
        <w:pStyle w:val="Caption"/>
        <w:jc w:val="left"/>
      </w:pPr>
      <w:bookmarkStart w:id="39" w:name="_Ref113877160"/>
      <w:r>
        <w:t xml:space="preserve">Figure </w:t>
      </w:r>
      <w:fldSimple w:instr=" SEQ Figure \* ARABIC ">
        <w:r w:rsidR="007E2512">
          <w:rPr>
            <w:noProof/>
          </w:rPr>
          <w:t>4</w:t>
        </w:r>
      </w:fldSimple>
      <w:bookmarkEnd w:id="39"/>
      <w:r>
        <w:t xml:space="preserve">. </w:t>
      </w:r>
      <w:bookmarkStart w:id="40" w:name="_Hlk113877123"/>
      <w:r w:rsidRPr="00C072CE">
        <w:t xml:space="preserve">Results of Experiment </w:t>
      </w:r>
      <w:r>
        <w:t>2</w:t>
      </w:r>
      <w:r w:rsidRPr="00C072CE">
        <w:t xml:space="preserve">. </w:t>
      </w:r>
      <w:r w:rsidR="00D640C9">
        <w:t>(a) Reaching trajectories in trials where a correct answer was given. Shaded areas are the SE. (b-</w:t>
      </w:r>
      <w:r w:rsidR="00426563">
        <w:t>e</w:t>
      </w:r>
      <w:r w:rsidR="00D640C9">
        <w:t xml:space="preserve">) </w:t>
      </w:r>
      <w:r w:rsidR="002872CF">
        <w:t xml:space="preserve">results of the different movement variables, with the same annotations as in </w:t>
      </w:r>
      <w:r w:rsidR="00610239">
        <w:fldChar w:fldCharType="begin"/>
      </w:r>
      <w:r w:rsidR="00610239">
        <w:instrText xml:space="preserve"> REF _Ref113876063 \h </w:instrText>
      </w:r>
      <w:r w:rsidR="00610239">
        <w:fldChar w:fldCharType="separate"/>
      </w:r>
      <w:r w:rsidR="00610239">
        <w:t xml:space="preserve">Figure </w:t>
      </w:r>
      <w:r w:rsidR="00610239">
        <w:rPr>
          <w:noProof/>
        </w:rPr>
        <w:t>3</w:t>
      </w:r>
      <w:r w:rsidR="00610239">
        <w:fldChar w:fldCharType="end"/>
      </w:r>
      <w:r w:rsidR="002872CF">
        <w:t xml:space="preserve">. </w:t>
      </w:r>
      <w:bookmarkEnd w:id="40"/>
    </w:p>
    <w:p w14:paraId="478CC092" w14:textId="77777777" w:rsidR="005948F8" w:rsidRPr="005948F8" w:rsidRDefault="005948F8" w:rsidP="005948F8"/>
    <w:p w14:paraId="65366A3D" w14:textId="27CF7643" w:rsidR="00D826D9" w:rsidRDefault="00D826D9" w:rsidP="006238E0">
      <w:pPr>
        <w:pStyle w:val="Heading3"/>
      </w:pPr>
      <w:bookmarkStart w:id="41" w:name="_Toc114469895"/>
      <w:r>
        <w:t>Discussion</w:t>
      </w:r>
      <w:bookmarkEnd w:id="41"/>
    </w:p>
    <w:p w14:paraId="1ACEDBB1" w14:textId="20F21C55" w:rsidR="00D44019" w:rsidRDefault="005B4E48" w:rsidP="0046336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n effect is found in the</w:t>
      </w:r>
      <w:r w:rsidR="00FA1183">
        <w:t xml:space="preserve"> reach</w:t>
      </w:r>
      <w:r w:rsidR="00EC3DA9">
        <w:t xml:space="preserve"> </w:t>
      </w:r>
      <w:r w:rsidR="00FE25BD">
        <w:t>area</w:t>
      </w:r>
      <w:r w:rsidR="00FA1183">
        <w:t xml:space="preserve"> variable</w:t>
      </w:r>
      <w:r w:rsidR="002D5D25">
        <w:t xml:space="preserve"> (p</w:t>
      </w:r>
      <w:r w:rsidR="005B3247">
        <w:t xml:space="preserve"> &lt; 0.001</w:t>
      </w:r>
      <w:r w:rsidR="002D5D25">
        <w:t>)</w:t>
      </w:r>
      <w:r w:rsidR="00FE25BD">
        <w:t>.</w:t>
      </w:r>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 xml:space="preserve">in this </w:t>
      </w:r>
      <w:r w:rsidR="00BC32D6">
        <w:lastRenderedPageBreak/>
        <w:t>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42" w:name="_Toc114469896"/>
      <w:r>
        <w:t xml:space="preserve">Pilot </w:t>
      </w:r>
      <w:r w:rsidR="00ED60E1">
        <w:t>Exp</w:t>
      </w:r>
      <w:r>
        <w:t>eriment</w:t>
      </w:r>
      <w:r w:rsidR="00ED60E1">
        <w:t xml:space="preserve"> 3</w:t>
      </w:r>
      <w:bookmarkEnd w:id="42"/>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43" w:name="_Toc114469897"/>
      <w:r>
        <w:t>Methods</w:t>
      </w:r>
      <w:bookmarkEnd w:id="43"/>
    </w:p>
    <w:p w14:paraId="3B29F863" w14:textId="77777777" w:rsidR="00D826D9" w:rsidRDefault="00D826D9" w:rsidP="006238E0">
      <w:pPr>
        <w:pStyle w:val="Heading4"/>
      </w:pPr>
      <w:bookmarkStart w:id="44" w:name="_Toc114469898"/>
      <w:r>
        <w:t>Participants</w:t>
      </w:r>
      <w:bookmarkEnd w:id="44"/>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45" w:name="_Toc114469899"/>
      <w:r>
        <w:t>Stimuli</w:t>
      </w:r>
      <w:r w:rsidR="008E682E">
        <w:t>, Apparatus and Procedure</w:t>
      </w:r>
      <w:bookmarkEnd w:id="45"/>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w:t>
      </w:r>
      <w:r w:rsidR="008E682E">
        <w:lastRenderedPageBreak/>
        <w:t xml:space="preserve">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46" w:name="_Toc114469900"/>
      <w:r>
        <w:t>Results</w:t>
      </w:r>
      <w:bookmarkEnd w:id="46"/>
    </w:p>
    <w:p w14:paraId="3C8905BD" w14:textId="04D4204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xml:space="preserve">, </w:t>
      </w:r>
      <w:proofErr w:type="gramStart"/>
      <w:r w:rsidR="00D826D9">
        <w:t>t</w:t>
      </w:r>
      <w:r w:rsidR="00D826D9" w:rsidRPr="00EE6512">
        <w:t>(</w:t>
      </w:r>
      <w:proofErr w:type="gramEnd"/>
      <w:r w:rsidR="00D826D9" w:rsidRPr="00EE6512">
        <w:t>6)</w:t>
      </w:r>
      <w:r w:rsidR="00D826D9">
        <w:t xml:space="preserve"> = -1.94, p = 0.1</w:t>
      </w:r>
      <w:r w:rsidR="00174F24">
        <w:t>00</w:t>
      </w:r>
      <w:r w:rsidR="00D826D9">
        <w:t>, 95% CI = [44.26, 50.65].</w:t>
      </w:r>
      <w:r w:rsidR="008116EA">
        <w:t xml:space="preserve"> </w:t>
      </w:r>
    </w:p>
    <w:p w14:paraId="79B2248F" w14:textId="6D469747"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r w:rsidR="002973C7">
        <w:t>,</w:t>
      </w:r>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r w:rsidR="0043758C">
        <w:t xml:space="preserve">). </w:t>
      </w:r>
      <w:proofErr w:type="gramStart"/>
      <w:r w:rsidR="0043758C">
        <w:t>H</w:t>
      </w:r>
      <w:r w:rsidR="00536CFE">
        <w:t>owever</w:t>
      </w:r>
      <w:proofErr w:type="gramEnd"/>
      <w:r w:rsidR="00536CFE">
        <w:t xml:space="preserve">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956ED9">
        <w:t xml:space="preserve">Table </w:t>
      </w:r>
      <w:r w:rsidR="00956ED9">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716232F" w:rsidR="00D826D9" w:rsidRDefault="002973C7" w:rsidP="00212789">
      <w:r>
        <w:t>As opposed to</w:t>
      </w:r>
      <w:r w:rsidR="00810BEA">
        <w:t xml:space="preserve"> my expectation</w:t>
      </w:r>
      <w:r w:rsidR="00A57CA5">
        <w:t xml:space="preserve">, </w:t>
      </w:r>
      <w:r w:rsidR="00810BEA">
        <w:t xml:space="preserve">no </w:t>
      </w:r>
      <w:r w:rsidR="00385C79">
        <w:t>difference</w:t>
      </w:r>
      <w:r w:rsidR="00810BEA">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xml:space="preserve">, </w:t>
      </w:r>
      <w:proofErr w:type="gramStart"/>
      <w:r w:rsidR="00A47FEC">
        <w:t>t</w:t>
      </w:r>
      <w:r w:rsidR="00A47FEC" w:rsidRPr="008351C5">
        <w:t>(</w:t>
      </w:r>
      <w:proofErr w:type="gramEnd"/>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E27440">
        <w:t xml:space="preserve"> </w:t>
      </w:r>
      <w:r w:rsidR="006A1DF9">
        <w:fldChar w:fldCharType="begin"/>
      </w:r>
      <w:r w:rsidR="006A1DF9">
        <w:instrText xml:space="preserve"> REF _Ref114130120 \h </w:instrText>
      </w:r>
      <w:r w:rsidR="006A1DF9">
        <w:fldChar w:fldCharType="separate"/>
      </w:r>
      <w:r w:rsidR="006A1DF9">
        <w:t xml:space="preserve">Supplementary Table </w:t>
      </w:r>
      <w:r w:rsidR="006A1DF9">
        <w:rPr>
          <w:noProof/>
        </w:rPr>
        <w:t>1</w:t>
      </w:r>
      <w:r w:rsidR="006A1DF9">
        <w:fldChar w:fldCharType="end"/>
      </w:r>
      <w:r w:rsidR="00634E13">
        <w:t>).</w:t>
      </w:r>
    </w:p>
    <w:p w14:paraId="45D5EF99" w14:textId="77777777" w:rsidR="002973C7" w:rsidRDefault="002973C7" w:rsidP="00212789"/>
    <w:p w14:paraId="3D3AA847" w14:textId="29D4F2DF" w:rsidR="001D150D" w:rsidRDefault="001D150D" w:rsidP="002973C7">
      <w:pPr>
        <w:pStyle w:val="Caption"/>
        <w:keepNext/>
      </w:pPr>
      <w:bookmarkStart w:id="47" w:name="_Ref114067946"/>
      <w:r>
        <w:t xml:space="preserve">Table </w:t>
      </w:r>
      <w:fldSimple w:instr=" SEQ Table \* ARABIC ">
        <w:r w:rsidR="002436A8">
          <w:rPr>
            <w:noProof/>
          </w:rPr>
          <w:t>3</w:t>
        </w:r>
      </w:fldSimple>
      <w:bookmarkEnd w:id="47"/>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proofErr w:type="gramStart"/>
            <w:r>
              <w:rPr>
                <w:b/>
                <w:bCs/>
              </w:rPr>
              <w:t>t(</w:t>
            </w:r>
            <w:proofErr w:type="gramEnd"/>
            <w:r>
              <w:rPr>
                <w:b/>
                <w:bCs/>
              </w:rPr>
              <w: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1B9E143B" w:rsidR="00F45D87" w:rsidRDefault="004A776C" w:rsidP="002973C7">
            <w:pPr>
              <w:spacing w:line="240" w:lineRule="auto"/>
              <w:ind w:firstLine="0"/>
            </w:pPr>
            <w:r w:rsidRPr="002973C7">
              <w:rPr>
                <w:i/>
                <w:iCs/>
                <w:sz w:val="22"/>
                <w:szCs w:val="22"/>
              </w:rPr>
              <w:lastRenderedPageBreak/>
              <w:t xml:space="preserve">Note. </w:t>
            </w:r>
            <w:r w:rsidR="00DE67F7" w:rsidRPr="002973C7">
              <w:rPr>
                <w:sz w:val="22"/>
                <w:szCs w:val="22"/>
              </w:rPr>
              <w:t>t</w:t>
            </w:r>
            <w:r w:rsidR="001C7715">
              <w:rPr>
                <w:sz w:val="22"/>
                <w:szCs w:val="22"/>
              </w:rPr>
              <w:t>(</w:t>
            </w:r>
            <w:proofErr w:type="spellStart"/>
            <w:r w:rsidR="001C7715">
              <w:rPr>
                <w:sz w:val="22"/>
                <w:szCs w:val="22"/>
              </w:rPr>
              <w:t>df</w:t>
            </w:r>
            <w:proofErr w:type="spellEnd"/>
            <w:r w:rsidR="001C7715">
              <w:rPr>
                <w:sz w:val="22"/>
                <w:szCs w:val="22"/>
              </w:rPr>
              <w:t>)</w:t>
            </w:r>
            <w:r w:rsidR="00DE67F7" w:rsidRPr="002973C7">
              <w:rPr>
                <w:sz w:val="22"/>
                <w:szCs w:val="22"/>
              </w:rPr>
              <w:t xml:space="preserve"> = </w:t>
            </w:r>
            <w:r w:rsidR="00642AA7" w:rsidRPr="00EA2CED">
              <w:rPr>
                <w:sz w:val="22"/>
                <w:szCs w:val="22"/>
              </w:rPr>
              <w:t>t-test score</w:t>
            </w:r>
            <w:r w:rsidR="00614B8F">
              <w:rPr>
                <w:sz w:val="22"/>
                <w:szCs w:val="22"/>
              </w:rPr>
              <w:t xml:space="preserve">. </w:t>
            </w:r>
            <w:del w:id="48" w:author="Chen Heller" w:date="2022-09-19T12:33:00Z">
              <w:r w:rsidR="00DE67F7" w:rsidRPr="002973C7" w:rsidDel="00EE6900">
                <w:rPr>
                  <w:sz w:val="22"/>
                  <w:szCs w:val="22"/>
                </w:rPr>
                <w:delText xml:space="preserve">degrees </w:delText>
              </w:r>
            </w:del>
            <w:ins w:id="49" w:author="Chen Heller" w:date="2022-09-19T12:33:00Z">
              <w:r w:rsidR="00EE6900">
                <w:rPr>
                  <w:sz w:val="22"/>
                  <w:szCs w:val="22"/>
                </w:rPr>
                <w:t>D</w:t>
              </w:r>
              <w:r w:rsidR="00EE6900" w:rsidRPr="002973C7">
                <w:rPr>
                  <w:sz w:val="22"/>
                  <w:szCs w:val="22"/>
                </w:rPr>
                <w:t xml:space="preserve">egrees </w:t>
              </w:r>
            </w:ins>
            <w:r w:rsidR="00DE67F7" w:rsidRPr="002973C7">
              <w:rPr>
                <w:sz w:val="22"/>
                <w:szCs w:val="22"/>
              </w:rPr>
              <w:t xml:space="preserve">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32B5201" w:rsidR="00861172" w:rsidRDefault="00F3771A" w:rsidP="008351C5">
      <w:pPr>
        <w:pStyle w:val="Caption"/>
        <w:jc w:val="left"/>
      </w:pPr>
      <w:bookmarkStart w:id="50" w:name="_Ref113877436"/>
      <w:r>
        <w:t xml:space="preserve">Figure </w:t>
      </w:r>
      <w:fldSimple w:instr=" SEQ Figure \* ARABIC ">
        <w:r w:rsidR="007E2512">
          <w:rPr>
            <w:noProof/>
          </w:rPr>
          <w:t>5</w:t>
        </w:r>
      </w:fldSimple>
      <w:bookmarkEnd w:id="50"/>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del w:id="51" w:author="Chen Heller" w:date="2022-09-19T12:08:00Z">
        <w:r w:rsidRPr="00F3771A" w:rsidDel="00E23C4E">
          <w:delText xml:space="preserve"> </w:delText>
        </w:r>
      </w:del>
      <w:r w:rsidRPr="00F3771A">
        <w:t>.</w:t>
      </w:r>
    </w:p>
    <w:p w14:paraId="606097A7" w14:textId="001D673D" w:rsidR="00D826D9" w:rsidRDefault="00D826D9" w:rsidP="006238E0">
      <w:pPr>
        <w:pStyle w:val="Heading3"/>
      </w:pPr>
      <w:bookmarkStart w:id="52" w:name="_Toc114469901"/>
      <w:r>
        <w:t>Discussion</w:t>
      </w:r>
      <w:bookmarkEnd w:id="52"/>
    </w:p>
    <w:p w14:paraId="04CA93E9" w14:textId="6C888424" w:rsidR="000E0EDB" w:rsidRDefault="00BA3CA8" w:rsidP="00B25647">
      <w:pPr>
        <w:ind w:firstLine="0"/>
      </w:pPr>
      <w:r>
        <w:t xml:space="preserve">Experiment 3 incorporated </w:t>
      </w:r>
      <w:r w:rsidR="00336EE6">
        <w:t xml:space="preserve">a prolonged practice session </w:t>
      </w:r>
      <w:proofErr w:type="gramStart"/>
      <w:r w:rsidR="00336EE6">
        <w:t>in order to</w:t>
      </w:r>
      <w:proofErr w:type="gramEnd"/>
      <w:r w:rsidR="00336EE6">
        <w:t xml:space="preserve">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r w:rsidR="00E432CC">
        <w:t>,</w:t>
      </w:r>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 xml:space="preserve">Area Under </w:t>
      </w:r>
      <w:r w:rsidR="00CD7735">
        <w:lastRenderedPageBreak/>
        <w:t>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27A1FE1D" w:rsidR="00FC3846" w:rsidRDefault="00865203" w:rsidP="00212789">
      <w:r>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del w:id="53" w:author="Chen Heller" w:date="2022-09-19T12:10:00Z">
        <w:r w:rsidR="00E47313" w:rsidDel="0098276D">
          <w:delText>D</w:delText>
        </w:r>
        <w:r w:rsidR="0058739A" w:rsidDel="0098276D">
          <w:delText xml:space="preserve">id </w:delText>
        </w:r>
      </w:del>
      <w:ins w:id="54" w:author="Chen Heller" w:date="2022-09-19T12:10:00Z">
        <w:r w:rsidR="0098276D">
          <w:t>d</w:t>
        </w:r>
        <w:r w:rsidR="0098276D">
          <w:t xml:space="preserve">id </w:t>
        </w:r>
      </w:ins>
      <w:r w:rsidR="0058739A">
        <w:t>not</w:t>
      </w:r>
      <w:r w:rsidR="004917DF">
        <w:t xml:space="preserve"> significantly</w:t>
      </w:r>
      <w:r w:rsidR="0058739A">
        <w:t xml:space="preserve"> reduce the participants' response time or proportion of </w:t>
      </w:r>
      <w:commentRangeStart w:id="55"/>
      <w:r w:rsidR="0058739A">
        <w:t>excluded trials</w:t>
      </w:r>
      <w:commentRangeEnd w:id="55"/>
      <w:r w:rsidR="00EB2FF8">
        <w:rPr>
          <w:rStyle w:val="CommentReference"/>
        </w:rPr>
        <w:commentReference w:id="55"/>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01DA232C" w:rsidR="00ED60E1" w:rsidRDefault="00CE37CA" w:rsidP="006238E0">
      <w:pPr>
        <w:pStyle w:val="Heading2"/>
      </w:pPr>
      <w:bookmarkStart w:id="56" w:name="_Toc114469902"/>
      <w:r>
        <w:t>Experiment 4</w:t>
      </w:r>
      <w:bookmarkEnd w:id="56"/>
    </w:p>
    <w:p w14:paraId="3D3FAF54" w14:textId="310309BC" w:rsidR="00D826D9" w:rsidRDefault="00A8788A" w:rsidP="00717FF1">
      <w:pPr>
        <w:ind w:firstLine="0"/>
      </w:pPr>
      <w:r>
        <w:t>Experiment 4</w:t>
      </w:r>
      <w:r w:rsidR="00FC3846">
        <w:t xml:space="preserve"> was preregistered</w:t>
      </w:r>
      <w:r w:rsidR="00EB44AC">
        <w:t xml:space="preserve"> (</w:t>
      </w:r>
      <w:ins w:id="57" w:author="Chen Heller" w:date="2022-09-19T08:41:00Z">
        <w:r w:rsidR="00E53F62">
          <w:fldChar w:fldCharType="begin"/>
        </w:r>
        <w:r w:rsidR="00E53F62">
          <w:instrText xml:space="preserve"> HYPERLINK "https://osf.io/8dsvp" </w:instrText>
        </w:r>
        <w:r w:rsidR="00E53F62">
          <w:fldChar w:fldCharType="separate"/>
        </w:r>
        <w:r w:rsidR="00E53F62" w:rsidRPr="00E53F62">
          <w:rPr>
            <w:rStyle w:val="Hyperlink"/>
          </w:rPr>
          <w:t>https://osf.io/8dsvp</w:t>
        </w:r>
        <w:r w:rsidR="00E53F62">
          <w:fldChar w:fldCharType="end"/>
        </w:r>
      </w:ins>
      <w:r w:rsidR="00EB44AC">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3ABCD289" w:rsidR="001C0104" w:rsidRDefault="001C0104" w:rsidP="00B25647">
      <w:pPr>
        <w:ind w:firstLine="0"/>
      </w:pPr>
    </w:p>
    <w:p w14:paraId="78E5B738" w14:textId="58610BA4" w:rsidR="005436B9" w:rsidRDefault="005436B9" w:rsidP="00B25647">
      <w:pPr>
        <w:ind w:firstLine="0"/>
      </w:pPr>
    </w:p>
    <w:p w14:paraId="1E08811A" w14:textId="77777777" w:rsidR="005436B9" w:rsidRDefault="005436B9" w:rsidP="00B25647">
      <w:pPr>
        <w:ind w:firstLine="0"/>
      </w:pPr>
    </w:p>
    <w:p w14:paraId="4F35F08C" w14:textId="1E5D7171" w:rsidR="00D826D9" w:rsidRDefault="00D826D9" w:rsidP="006238E0">
      <w:pPr>
        <w:pStyle w:val="Heading3"/>
      </w:pPr>
      <w:bookmarkStart w:id="58" w:name="_Toc114469903"/>
      <w:r>
        <w:t>Methods</w:t>
      </w:r>
      <w:bookmarkEnd w:id="58"/>
    </w:p>
    <w:p w14:paraId="635A0C30" w14:textId="77777777" w:rsidR="00D826D9" w:rsidRDefault="00D826D9" w:rsidP="006238E0">
      <w:pPr>
        <w:pStyle w:val="Heading4"/>
      </w:pPr>
      <w:bookmarkStart w:id="59" w:name="_Toc114469904"/>
      <w:r>
        <w:lastRenderedPageBreak/>
        <w:t>Participants</w:t>
      </w:r>
      <w:bookmarkEnd w:id="59"/>
    </w:p>
    <w:p w14:paraId="10928BC5" w14:textId="5B11B917" w:rsidR="00D826D9" w:rsidRDefault="004543AF" w:rsidP="005828B4">
      <w:pPr>
        <w:ind w:firstLine="0"/>
      </w:pPr>
      <w:r>
        <w:t>The recruitment procedure and criteri</w:t>
      </w:r>
      <w:r w:rsidR="00E432DA">
        <w:t>a</w:t>
      </w:r>
      <w:r>
        <w:t xml:space="preserve"> were identical to those of </w:t>
      </w:r>
      <w:r w:rsidR="00035FA8">
        <w:t>Experiment 1</w:t>
      </w:r>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 xml:space="preserve">The average effect size was 0.88 (Cohen's </w:t>
      </w:r>
      <w:proofErr w:type="spellStart"/>
      <w:r w:rsidR="00D826D9" w:rsidRPr="006852A2">
        <w:t>d</w:t>
      </w:r>
      <w:r w:rsidR="00D826D9" w:rsidRPr="005E6629">
        <w:rPr>
          <w:vertAlign w:val="subscript"/>
        </w:rPr>
        <w:t>z</w:t>
      </w:r>
      <w:proofErr w:type="spellEnd"/>
      <w:ins w:id="60" w:author="Chen Heller" w:date="2022-09-19T12:17:00Z">
        <w:r w:rsidR="005828B4">
          <w:t>;</w:t>
        </w:r>
      </w:ins>
      <w:ins w:id="61" w:author="Chen Heller" w:date="2022-09-19T12:16:00Z">
        <w:r w:rsidR="005828B4">
          <w:t xml:space="preserve"> </w:t>
        </w:r>
      </w:ins>
      <w:r w:rsidR="005828B4">
        <w:fldChar w:fldCharType="begin"/>
      </w:r>
      <w:r w:rsidR="005828B4">
        <w:instrText xml:space="preserve"> ADDIN ZOTERO_ITEM CSL_CITATION {"citationID":"0w9KbRkE","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5828B4">
        <w:fldChar w:fldCharType="separate"/>
      </w:r>
      <w:del w:id="62" w:author="Chen Heller" w:date="2022-09-19T12:17:00Z">
        <w:r w:rsidR="005828B4" w:rsidRPr="005828B4" w:rsidDel="005828B4">
          <w:rPr>
            <w:rFonts w:ascii="Times New Roman" w:hAnsi="Times New Roman" w:cs="Times New Roman"/>
          </w:rPr>
          <w:delText>(</w:delText>
        </w:r>
      </w:del>
      <w:proofErr w:type="spellStart"/>
      <w:r w:rsidR="005828B4" w:rsidRPr="005828B4">
        <w:rPr>
          <w:rFonts w:ascii="Times New Roman" w:hAnsi="Times New Roman" w:cs="Times New Roman"/>
        </w:rPr>
        <w:t>Lakens</w:t>
      </w:r>
      <w:proofErr w:type="spellEnd"/>
      <w:r w:rsidR="005828B4" w:rsidRPr="005828B4">
        <w:rPr>
          <w:rFonts w:ascii="Times New Roman" w:hAnsi="Times New Roman" w:cs="Times New Roman"/>
        </w:rPr>
        <w:t>, 2013</w:t>
      </w:r>
      <w:del w:id="63" w:author="Chen Heller" w:date="2022-09-19T12:17:00Z">
        <w:r w:rsidR="005828B4" w:rsidRPr="005828B4" w:rsidDel="005828B4">
          <w:rPr>
            <w:rFonts w:ascii="Times New Roman" w:hAnsi="Times New Roman" w:cs="Times New Roman"/>
          </w:rPr>
          <w:delText>)</w:delText>
        </w:r>
      </w:del>
      <w:r w:rsidR="005828B4">
        <w:fldChar w:fldCharType="end"/>
      </w:r>
      <w:r w:rsidR="00D826D9" w:rsidRPr="006852A2">
        <w:t xml:space="preserve">). </w:t>
      </w:r>
      <w:r w:rsidR="00C46CA3">
        <w:t>I</w:t>
      </w:r>
      <w:r w:rsidR="00D826D9" w:rsidRPr="006852A2">
        <w:t xml:space="preserve"> estimated the keyboard task's effect size 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r w:rsidR="00333DEB">
        <w:t>my</w:t>
      </w:r>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64" w:name="_Toc114469905"/>
      <w:r>
        <w:t>Stimuli</w:t>
      </w:r>
      <w:r w:rsidR="00521037">
        <w:t xml:space="preserve">, Apparatus and </w:t>
      </w:r>
      <w:r>
        <w:t>Procedure</w:t>
      </w:r>
      <w:bookmarkEnd w:id="64"/>
    </w:p>
    <w:p w14:paraId="2C88FD2C" w14:textId="59EA5029"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w:t>
      </w:r>
      <w:del w:id="65" w:author="Chen Heller" w:date="2022-09-19T12:18:00Z">
        <w:r w:rsidR="00D826D9" w:rsidDel="00F071B2">
          <w:delText xml:space="preserve">experiment </w:delText>
        </w:r>
      </w:del>
      <w:ins w:id="66" w:author="Chen Heller" w:date="2022-09-19T12:18:00Z">
        <w:r w:rsidR="00F071B2">
          <w:t>E</w:t>
        </w:r>
        <w:r w:rsidR="00F071B2">
          <w:t xml:space="preserve">xperiment </w:t>
        </w:r>
      </w:ins>
      <w:del w:id="67" w:author="Chen Heller" w:date="2022-09-19T12:18:00Z">
        <w:r w:rsidR="00D826D9" w:rsidDel="00F071B2">
          <w:delText>three</w:delText>
        </w:r>
      </w:del>
      <w:ins w:id="68" w:author="Chen Heller" w:date="2022-09-19T12:18:00Z">
        <w:r w:rsidR="00F071B2">
          <w:t>3</w:t>
        </w:r>
      </w:ins>
      <w:r w:rsidR="00D826D9">
        <w:t xml:space="preserv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w:t>
      </w:r>
      <w:r w:rsidR="00D826D9">
        <w:lastRenderedPageBreak/>
        <w:t xml:space="preserve">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69" w:name="_Toc114469906"/>
      <w:r>
        <w:t>Exclusion criteria</w:t>
      </w:r>
      <w:bookmarkEnd w:id="69"/>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70" w:name="_Toc114469907"/>
      <w:r>
        <w:t>Results</w:t>
      </w:r>
      <w:bookmarkEnd w:id="70"/>
    </w:p>
    <w:p w14:paraId="438C6938" w14:textId="5189503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 xml:space="preserve">the subjectively invisible stimuli </w:t>
      </w:r>
      <w:del w:id="71" w:author="Chen Heller" w:date="2022-09-19T12:28:00Z">
        <w:r w:rsidR="00467225" w:rsidDel="00722F1D">
          <w:delText xml:space="preserve">was </w:delText>
        </w:r>
      </w:del>
      <w:ins w:id="72" w:author="Chen Heller" w:date="2022-09-19T12:28:00Z">
        <w:r w:rsidR="00722F1D">
          <w:t>were</w:t>
        </w:r>
        <w:r w:rsidR="00722F1D">
          <w:t xml:space="preserve"> </w:t>
        </w:r>
      </w:ins>
      <w:r w:rsidR="00467225">
        <w:t xml:space="preserve">not consciously </w:t>
      </w:r>
      <w:r w:rsidR="00635792">
        <w:t>p</w:t>
      </w:r>
      <w:r w:rsidR="00E47313">
        <w:t>erceived</w:t>
      </w:r>
      <w:r w:rsidR="008116EA">
        <w:t>.</w:t>
      </w:r>
    </w:p>
    <w:p w14:paraId="592EF16E" w14:textId="7ED9B1B9" w:rsidR="00691DE5" w:rsidRDefault="00652B7D" w:rsidP="00C64FDF">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EC38FA">
        <w:t xml:space="preserve">Table </w:t>
      </w:r>
      <w:r w:rsidR="00EC38F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r w:rsidR="00CB785E">
        <w:t>In contrast</w:t>
      </w:r>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7E9884B5" w:rsidR="006119BA" w:rsidRDefault="00F01249" w:rsidP="00FE0AE9">
      <w:r>
        <w:t xml:space="preserve">As predicted by </w:t>
      </w:r>
      <w:r w:rsidR="002F313C" w:rsidRPr="002F313C">
        <w:t>Experiment 2</w:t>
      </w:r>
      <w:r w:rsidR="00EB57B5">
        <w:t xml:space="preserve"> </w:t>
      </w:r>
      <w:r w:rsidR="00C0785D">
        <w:t>a</w:t>
      </w:r>
      <w:r w:rsidR="00EB57B5">
        <w:t xml:space="preserve">nd </w:t>
      </w:r>
      <w:r w:rsidR="002F313C" w:rsidRPr="002F313C">
        <w:t>Experiment 3</w:t>
      </w:r>
      <w:r w:rsidR="00133122">
        <w:t>,</w:t>
      </w:r>
      <w:r w:rsidR="00EB57B5">
        <w:t xml:space="preserve"> </w:t>
      </w:r>
      <w:r w:rsidR="00133122">
        <w:t>t</w:t>
      </w:r>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lastRenderedPageBreak/>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6A1DF9">
        <w:t xml:space="preserve">Supplementary Table </w:t>
      </w:r>
      <w:r w:rsidR="006A1DF9">
        <w:rPr>
          <w:noProof/>
        </w:rPr>
        <w:t>2</w:t>
      </w:r>
      <w:r w:rsidR="006A1DF9">
        <w:fldChar w:fldCharType="end"/>
      </w:r>
      <w:r w:rsidR="007C13FD">
        <w:t>)</w:t>
      </w:r>
      <w:r>
        <w:t>.</w:t>
      </w:r>
    </w:p>
    <w:p w14:paraId="1F4F1A7C" w14:textId="77777777" w:rsidR="00774E47" w:rsidRDefault="00774E47" w:rsidP="00FE0AE9"/>
    <w:p w14:paraId="53CA5193" w14:textId="43D6BC32" w:rsidR="002436A8" w:rsidRDefault="002436A8" w:rsidP="005436B9">
      <w:pPr>
        <w:pStyle w:val="Caption"/>
      </w:pPr>
      <w:bookmarkStart w:id="73" w:name="_Ref114068072"/>
      <w:r>
        <w:t xml:space="preserve">Table </w:t>
      </w:r>
      <w:fldSimple w:instr=" SEQ Table \* ARABIC ">
        <w:r>
          <w:rPr>
            <w:noProof/>
          </w:rPr>
          <w:t>4</w:t>
        </w:r>
      </w:fldSimple>
      <w:bookmarkEnd w:id="73"/>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177760D6"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del w:id="74" w:author="Chen Heller" w:date="2022-09-19T12:33:00Z">
              <w:r w:rsidRPr="00EA2CED" w:rsidDel="00EE6900">
                <w:rPr>
                  <w:sz w:val="22"/>
                  <w:szCs w:val="22"/>
                </w:rPr>
                <w:delText xml:space="preserve">degrees </w:delText>
              </w:r>
            </w:del>
            <w:ins w:id="75" w:author="Chen Heller" w:date="2022-09-19T12:33:00Z">
              <w:r w:rsidR="00EE6900">
                <w:rPr>
                  <w:sz w:val="22"/>
                  <w:szCs w:val="22"/>
                </w:rPr>
                <w:t>D</w:t>
              </w:r>
              <w:r w:rsidR="00EE6900" w:rsidRPr="00EA2CED">
                <w:rPr>
                  <w:sz w:val="22"/>
                  <w:szCs w:val="22"/>
                </w:rPr>
                <w:t xml:space="preserve">egrees </w:t>
              </w:r>
            </w:ins>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45B085" w:rsidR="009F050A" w:rsidRPr="00F01249" w:rsidRDefault="007E2512" w:rsidP="005436B9">
      <w:pPr>
        <w:pStyle w:val="Caption"/>
      </w:pPr>
      <w:bookmarkStart w:id="76" w:name="_Ref113906821"/>
      <w:r>
        <w:t xml:space="preserve">Figure </w:t>
      </w:r>
      <w:fldSimple w:instr=" SEQ Figure \* ARABIC ">
        <w:r>
          <w:rPr>
            <w:noProof/>
          </w:rPr>
          <w:t>6</w:t>
        </w:r>
      </w:fldSimple>
      <w:bookmarkEnd w:id="76"/>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77" w:name="_Toc114469908"/>
      <w:r>
        <w:t>Discussion</w:t>
      </w:r>
      <w:bookmarkEnd w:id="77"/>
    </w:p>
    <w:p w14:paraId="0B7BE30B" w14:textId="1B54BA80" w:rsidR="00BA6169" w:rsidRDefault="00F01249" w:rsidP="005856CE">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lastRenderedPageBreak/>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r w:rsidR="005856CE">
        <w:t xml:space="preserve"> </w:t>
      </w:r>
      <w:r w:rsidR="005856CE">
        <w:fldChar w:fldCharType="begin"/>
      </w:r>
      <w:r w:rsidR="005856CE">
        <w:instrText xml:space="preserve"> ADDIN ZOTERO_ITEM CSL_CITATION {"citationID":"hHsK9ZWY","properties":{"formattedCitation":"(Sassenhagen &amp; Draschkow, 2019)","plainCitation":"(Sassenhagen &amp; Draschkow, 2019)","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5856CE">
        <w:fldChar w:fldCharType="separate"/>
      </w:r>
      <w:r w:rsidR="005856CE" w:rsidRPr="005856CE">
        <w:rPr>
          <w:rFonts w:ascii="Times New Roman" w:hAnsi="Times New Roman" w:cs="Times New Roman"/>
        </w:rPr>
        <w:t>Sassenhagen &amp; Draschkow</w:t>
      </w:r>
      <w:r w:rsidR="005B4C51">
        <w:rPr>
          <w:rFonts w:ascii="Times New Roman" w:hAnsi="Times New Roman" w:cs="Times New Roman"/>
        </w:rPr>
        <w:t>,</w:t>
      </w:r>
      <w:r w:rsidR="005856CE" w:rsidRPr="005856CE">
        <w:rPr>
          <w:rFonts w:ascii="Times New Roman" w:hAnsi="Times New Roman" w:cs="Times New Roman"/>
        </w:rPr>
        <w:t xml:space="preserve"> 2019</w:t>
      </w:r>
      <w:r w:rsidR="005856CE">
        <w:fldChar w:fldCharType="end"/>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78" w:name="_Toc114469909"/>
      <w:r>
        <w:t xml:space="preserve">General </w:t>
      </w:r>
      <w:r w:rsidR="00E668B7">
        <w:t>Discussion</w:t>
      </w:r>
      <w:bookmarkEnd w:id="78"/>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w:t>
      </w:r>
      <w:r w:rsidR="00FF06FA">
        <w:lastRenderedPageBreak/>
        <w:t xml:space="preserve">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0DF82863"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r w:rsidR="00422967">
        <w:t xml:space="preserve">found </w:t>
      </w:r>
      <w:r w:rsidR="00622C8F">
        <w:t xml:space="preserve">for </w:t>
      </w:r>
      <w:r w:rsidR="007F6E99">
        <w:t xml:space="preserve">the reach area variable. </w:t>
      </w:r>
      <w:r w:rsidR="009B2D65">
        <w:t>However</w:t>
      </w:r>
      <w:r w:rsidR="007F6E99">
        <w:t xml:space="preserve">, the additional training day did not increase the number of valid </w:t>
      </w:r>
      <w:proofErr w:type="gramStart"/>
      <w:r w:rsidR="007F6E99">
        <w:t>tri</w:t>
      </w:r>
      <w:r w:rsidR="0017224B">
        <w:t>a</w:t>
      </w:r>
      <w:r w:rsidR="007F6E99">
        <w:t>ls</w:t>
      </w:r>
      <w:r w:rsidR="00EA53CE">
        <w:t>,</w:t>
      </w:r>
      <w:r w:rsidR="007F6E99">
        <w:t xml:space="preserve"> and</w:t>
      </w:r>
      <w:proofErr w:type="gramEnd"/>
      <w:r w:rsidR="007F6E99">
        <w:t xml:space="preserve">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w:t>
      </w:r>
      <w:r w:rsidR="001F5C20">
        <w:lastRenderedPageBreak/>
        <w:t xml:space="preserve">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commentRangeStart w:id="79"/>
      <w:commentRangeStart w:id="80"/>
      <w:r w:rsidR="00903FAC">
        <w:t>0</w:t>
      </w:r>
      <w:commentRangeEnd w:id="79"/>
      <w:r w:rsidR="00422967">
        <w:rPr>
          <w:rStyle w:val="CommentReference"/>
        </w:rPr>
        <w:commentReference w:id="79"/>
      </w:r>
      <w:commentRangeEnd w:id="80"/>
      <w:r w:rsidR="006C46FC">
        <w:rPr>
          <w:rStyle w:val="CommentReference"/>
        </w:rPr>
        <w:commentReference w:id="80"/>
      </w:r>
      <w:r w:rsidR="00903FAC">
        <w:t xml:space="preserve">),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proofErr w:type="gramStart"/>
      <w:r>
        <w:t xml:space="preserve">), </w:t>
      </w:r>
      <w:r w:rsidR="00725A51">
        <w:t>and</w:t>
      </w:r>
      <w:proofErr w:type="gramEnd"/>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w:t>
      </w:r>
      <w:commentRangeStart w:id="81"/>
      <w:r w:rsidR="007F0B60">
        <w:t>reaching measure</w:t>
      </w:r>
      <w:commentRangeEnd w:id="81"/>
      <w:r w:rsidR="009E3931">
        <w:rPr>
          <w:rStyle w:val="CommentReference"/>
        </w:rPr>
        <w:commentReference w:id="81"/>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19FE75BA"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w:t>
      </w:r>
      <w:del w:id="82" w:author="Chen Heller" w:date="2022-09-19T13:03:00Z">
        <w:r w:rsidR="00FC7606" w:rsidDel="00AC611D">
          <w:delText xml:space="preserve">In addition, </w:delText>
        </w:r>
        <w:r w:rsidR="00050F36" w:rsidDel="00AC611D">
          <w:delText xml:space="preserve">given </w:delText>
        </w:r>
        <w:r w:rsidR="00E4682C" w:rsidDel="00AC611D">
          <w:delText xml:space="preserve">that </w:delText>
        </w:r>
        <w:r w:rsidR="00374877" w:rsidDel="00AC611D">
          <w:delText>the reaction times</w:delText>
        </w:r>
        <w:r w:rsidR="009E3F49" w:rsidDel="00AC611D">
          <w:delText xml:space="preserve"> of the two measures</w:delText>
        </w:r>
        <w:r w:rsidR="00374877" w:rsidDel="00AC611D">
          <w:delText xml:space="preserve"> differ</w:delText>
        </w:r>
        <w:r w:rsidR="00714EDB" w:rsidDel="00AC611D">
          <w:delText>ed</w:delText>
        </w:r>
        <w:r w:rsidR="00374877" w:rsidDel="00AC611D">
          <w:delText xml:space="preserve"> </w:delText>
        </w:r>
        <w:r w:rsidR="00D433EC" w:rsidDel="00AC611D">
          <w:delText xml:space="preserve">by </w:delText>
        </w:r>
        <w:r w:rsidR="00374877" w:rsidDel="00AC611D">
          <w:delText>60ms</w:delText>
        </w:r>
        <w:r w:rsidR="00D433EC" w:rsidDel="00AC611D">
          <w:delText xml:space="preserve"> only</w:delText>
        </w:r>
        <w:r w:rsidR="00374877" w:rsidDel="00AC611D">
          <w:delText xml:space="preserve"> (</w:delText>
        </w:r>
        <w:r w:rsidR="00264247" w:rsidDel="00AC611D">
          <w:delText>M</w:delText>
        </w:r>
        <w:r w:rsidR="00374877" w:rsidDel="00AC611D">
          <w:rPr>
            <w:vertAlign w:val="subscript"/>
          </w:rPr>
          <w:delText>reaching</w:delText>
        </w:r>
        <w:r w:rsidR="00264247" w:rsidDel="00AC611D">
          <w:delText xml:space="preserve"> = 594.62</w:delText>
        </w:r>
        <w:r w:rsidR="00374877" w:rsidDel="00AC611D">
          <w:delText xml:space="preserve">, </w:delText>
        </w:r>
        <w:r w:rsidR="00264247" w:rsidDel="00AC611D">
          <w:delText>M</w:delText>
        </w:r>
        <w:r w:rsidR="00374877" w:rsidDel="00AC611D">
          <w:rPr>
            <w:vertAlign w:val="subscript"/>
          </w:rPr>
          <w:delText>keyboard</w:delText>
        </w:r>
        <w:r w:rsidR="00264247" w:rsidDel="00AC611D">
          <w:delText xml:space="preserve"> = 535.49)</w:delText>
        </w:r>
        <w:r w:rsidR="00C906BE" w:rsidDel="00AC611D">
          <w:delText>,</w:delText>
        </w:r>
        <w:r w:rsidR="00FC7606" w:rsidDel="00AC611D">
          <w:delText xml:space="preserve"> this </w:delText>
        </w:r>
        <w:r w:rsidR="00FE7F45" w:rsidDel="00AC611D">
          <w:delText xml:space="preserve">explanation </w:delText>
        </w:r>
        <w:r w:rsidR="00FC7606" w:rsidDel="00AC611D">
          <w:delText>seem</w:delText>
        </w:r>
        <w:r w:rsidR="00334D4C" w:rsidDel="00AC611D">
          <w:delText>s</w:delText>
        </w:r>
        <w:r w:rsidR="00FC7606" w:rsidDel="00AC611D">
          <w:delText xml:space="preserve"> </w:delText>
        </w:r>
        <w:r w:rsidR="00334D4C" w:rsidDel="00AC611D">
          <w:delText>un</w:delText>
        </w:r>
        <w:r w:rsidR="00FE7F45" w:rsidDel="00AC611D">
          <w:delText>likely</w:delText>
        </w:r>
        <w:r w:rsidR="00502BED" w:rsidDel="00AC611D">
          <w:delText>, since if the effect vanished too quickly for affecting reaching, it should have also faded away for keyboard presses</w:delText>
        </w:r>
        <w:r w:rsidR="00FE7F45" w:rsidDel="00AC611D">
          <w:delText>.</w:delText>
        </w:r>
        <w:r w:rsidR="00D210E4" w:rsidDel="00AC611D">
          <w:delText xml:space="preserve"> </w:delText>
        </w:r>
      </w:del>
      <w:proofErr w:type="spellStart"/>
      <w:r w:rsidR="00D210E4">
        <w:t>Thus</w:t>
      </w:r>
      <w:proofErr w:type="spellEnd"/>
      <w:r w:rsidR="00D210E4">
        <w:t>,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lastRenderedPageBreak/>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83" w:name="_Toc114469910"/>
      <w:r>
        <w:lastRenderedPageBreak/>
        <w:t>Supplementary materials</w:t>
      </w:r>
      <w:bookmarkEnd w:id="83"/>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0D2A7DE3" w:rsidR="005B74BC" w:rsidRPr="005B74BC" w:rsidRDefault="005B74BC" w:rsidP="00422967">
      <w:pPr>
        <w:pStyle w:val="Caption"/>
        <w:rPr>
          <w:lang w:eastAsia="ja-JP" w:bidi="ar-SA"/>
        </w:rPr>
      </w:pPr>
      <w:bookmarkStart w:id="84" w:name="_Ref114050197"/>
      <w:r>
        <w:t xml:space="preserve">Supplementary Figure </w:t>
      </w:r>
      <w:fldSimple w:instr=" SEQ Supplementary_Figure \* ARABIC ">
        <w:r w:rsidR="00E72C5B">
          <w:rPr>
            <w:noProof/>
          </w:rPr>
          <w:t>1</w:t>
        </w:r>
      </w:fldSimple>
      <w:bookmarkEnd w:id="84"/>
      <w:r>
        <w:t xml:space="preserve">. </w:t>
      </w:r>
      <w:r w:rsidR="001A7D06">
        <w:t xml:space="preserve">Hierarchy of the tree used in the Tree-BH method to correct for multiple comparisons. </w:t>
      </w:r>
      <w:r w:rsidR="00B15DE6">
        <w:t xml:space="preserve">Nodes are statistical </w:t>
      </w:r>
      <w:proofErr w:type="gramStart"/>
      <w:r w:rsidR="00B15DE6">
        <w:t>tests</w:t>
      </w:r>
      <w:proofErr w:type="gramEnd"/>
      <w:r w:rsidR="00B15DE6">
        <w:t xml:space="preserve">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p>
    <w:p w14:paraId="58B5B68C" w14:textId="08358CEB" w:rsidR="00E72C5B" w:rsidRDefault="00E72C5B" w:rsidP="00E72C5B">
      <w:pPr>
        <w:pStyle w:val="Caption"/>
        <w:jc w:val="left"/>
      </w:pPr>
      <w:bookmarkStart w:id="85" w:name="_Ref114128122"/>
      <w:r>
        <w:t xml:space="preserve">Supplementary Figure </w:t>
      </w:r>
      <w:fldSimple w:instr=" SEQ Supplementary_Figure \* ARABIC ">
        <w:r>
          <w:rPr>
            <w:noProof/>
          </w:rPr>
          <w:t>2</w:t>
        </w:r>
      </w:fldSimple>
      <w:bookmarkEnd w:id="85"/>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285CC3E1" w14:textId="14F1984D" w:rsidR="00B322A4" w:rsidRDefault="00B322A4" w:rsidP="00422967">
      <w:pPr>
        <w:pStyle w:val="Caption"/>
        <w:keepNext/>
      </w:pPr>
      <w:bookmarkStart w:id="86" w:name="_Ref114130120"/>
      <w:r>
        <w:t xml:space="preserve">Supplementary Table </w:t>
      </w:r>
      <w:fldSimple w:instr=" SEQ Supplementary_Table \* ARABIC ">
        <w:r w:rsidR="00D31803">
          <w:rPr>
            <w:noProof/>
          </w:rPr>
          <w:t>1</w:t>
        </w:r>
      </w:fldSimple>
      <w:bookmarkEnd w:id="86"/>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proofErr w:type="gramStart"/>
            <w:r>
              <w:rPr>
                <w:b/>
                <w:bCs/>
              </w:rPr>
              <w:t>t(</w:t>
            </w:r>
            <w:proofErr w:type="gramEnd"/>
            <w:r>
              <w:rPr>
                <w:b/>
                <w:bCs/>
              </w:rPr>
              <w: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lastRenderedPageBreak/>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200D3149" w:rsidR="00D31803" w:rsidRDefault="00D31803" w:rsidP="00422967">
      <w:pPr>
        <w:pStyle w:val="Caption"/>
        <w:keepNext/>
      </w:pPr>
      <w:bookmarkStart w:id="87" w:name="_Ref114130105"/>
      <w:r>
        <w:t xml:space="preserve">Supplementary Table </w:t>
      </w:r>
      <w:fldSimple w:instr=" SEQ Supplementary_Table \* ARABIC ">
        <w:r>
          <w:rPr>
            <w:noProof/>
          </w:rPr>
          <w:t>2</w:t>
        </w:r>
      </w:fldSimple>
      <w:bookmarkEnd w:id="87"/>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proofErr w:type="gramStart"/>
            <w:r>
              <w:rPr>
                <w:b/>
                <w:bCs/>
              </w:rPr>
              <w:t>t(</w:t>
            </w:r>
            <w:proofErr w:type="gramEnd"/>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88" w:name="_Toc114469911"/>
      <w:r>
        <w:lastRenderedPageBreak/>
        <w:t>References</w:t>
      </w:r>
      <w:bookmarkEnd w:id="88"/>
    </w:p>
    <w:p w14:paraId="1E61E923" w14:textId="77777777" w:rsidR="005828B4" w:rsidRDefault="0003265E" w:rsidP="005828B4">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5828B4">
        <w:t xml:space="preserve">Abrams, R. L., Klinger, M. R., &amp; Greenwald, A. G. (2002). Subliminal words activate semantic categories (not automated motor responses). </w:t>
      </w:r>
      <w:r w:rsidR="005828B4">
        <w:rPr>
          <w:i/>
          <w:iCs/>
        </w:rPr>
        <w:t>Psychonomic Bulletin &amp; Review</w:t>
      </w:r>
      <w:r w:rsidR="005828B4">
        <w:t xml:space="preserve">, </w:t>
      </w:r>
      <w:r w:rsidR="005828B4">
        <w:rPr>
          <w:i/>
          <w:iCs/>
        </w:rPr>
        <w:t>9</w:t>
      </w:r>
      <w:r w:rsidR="005828B4">
        <w:t>(1), 100–106. https://doi.org/10.3758/BF03196262</w:t>
      </w:r>
    </w:p>
    <w:p w14:paraId="2D399E4F" w14:textId="77777777" w:rsidR="005828B4" w:rsidRDefault="005828B4" w:rsidP="005828B4">
      <w:pPr>
        <w:pStyle w:val="Bibliography"/>
      </w:pPr>
      <w:proofErr w:type="spellStart"/>
      <w:r>
        <w:t>Aivar</w:t>
      </w:r>
      <w:proofErr w:type="spellEnd"/>
      <w:r>
        <w:t xml:space="preserve">, M. P., Brenner, E., &amp; </w:t>
      </w:r>
      <w:proofErr w:type="spellStart"/>
      <w:r>
        <w:t>Smeets</w:t>
      </w:r>
      <w:proofErr w:type="spellEnd"/>
      <w:r>
        <w:t xml:space="preserve">, J. B. J. (2008). Avoiding moving obstacles. </w:t>
      </w:r>
      <w:r>
        <w:rPr>
          <w:i/>
          <w:iCs/>
        </w:rPr>
        <w:t>Experimental Brain Research</w:t>
      </w:r>
      <w:r>
        <w:t xml:space="preserve">, </w:t>
      </w:r>
      <w:r>
        <w:rPr>
          <w:i/>
          <w:iCs/>
        </w:rPr>
        <w:t>190</w:t>
      </w:r>
      <w:r>
        <w:t>(3), 251–264. https://doi.org/10.1007/s00221-008-1475-9</w:t>
      </w:r>
    </w:p>
    <w:p w14:paraId="167B1831" w14:textId="77777777" w:rsidR="005828B4" w:rsidRDefault="005828B4" w:rsidP="005828B4">
      <w:pPr>
        <w:pStyle w:val="Bibliography"/>
      </w:pPr>
      <w:r>
        <w:t xml:space="preserve">Almeida, J., Mahon, B. Z., </w:t>
      </w:r>
      <w:proofErr w:type="spellStart"/>
      <w:r>
        <w:t>Zapater-Raberov</w:t>
      </w:r>
      <w:proofErr w:type="spellEnd"/>
      <w:r>
        <w:t xml:space="preserve">, V., </w:t>
      </w:r>
      <w:proofErr w:type="spellStart"/>
      <w:r>
        <w:t>Dziuba</w:t>
      </w:r>
      <w:proofErr w:type="spellEnd"/>
      <w:r>
        <w:t xml:space="preserve">, A., </w:t>
      </w:r>
      <w:proofErr w:type="spellStart"/>
      <w:r>
        <w:t>Cabaço</w:t>
      </w:r>
      <w:proofErr w:type="spellEnd"/>
      <w:r>
        <w:t xml:space="preserve">, T., Marques, J. F., &amp; </w:t>
      </w:r>
      <w:proofErr w:type="spellStart"/>
      <w:r>
        <w:t>Caramazza</w:t>
      </w:r>
      <w:proofErr w:type="spellEnd"/>
      <w:r>
        <w:t xml:space="preserve">,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0B5BBAF7" w14:textId="77777777" w:rsidR="005828B4" w:rsidRDefault="005828B4" w:rsidP="005828B4">
      <w:pPr>
        <w:pStyle w:val="Bibliography"/>
      </w:pPr>
      <w:r>
        <w:t xml:space="preserve">Almeida, J., </w:t>
      </w:r>
      <w:proofErr w:type="spellStart"/>
      <w:r>
        <w:t>Pajtas</w:t>
      </w:r>
      <w:proofErr w:type="spellEnd"/>
      <w:r>
        <w:t xml:space="preserve">, P. E., Mahon, B. Z., Nakayama, K., &amp; </w:t>
      </w:r>
      <w:proofErr w:type="spellStart"/>
      <w:r>
        <w:t>Caramazza</w:t>
      </w:r>
      <w:proofErr w:type="spellEnd"/>
      <w:r>
        <w:t xml:space="preserve">, A. (2013). </w:t>
      </w:r>
      <w:proofErr w:type="spellStart"/>
      <w:r>
        <w:t>Affect</w:t>
      </w:r>
      <w:proofErr w:type="spellEnd"/>
      <w:r>
        <w:t xml:space="preserve">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59203AD2" w14:textId="77777777" w:rsidR="005828B4" w:rsidRDefault="005828B4" w:rsidP="005828B4">
      <w:pPr>
        <w:pStyle w:val="Bibliography"/>
      </w:pPr>
      <w:proofErr w:type="spellStart"/>
      <w:r>
        <w:t>Bogomolov</w:t>
      </w:r>
      <w:proofErr w:type="spellEnd"/>
      <w:r>
        <w:t xml:space="preserve">, M., Peterson, C. B., </w:t>
      </w:r>
      <w:proofErr w:type="spellStart"/>
      <w:r>
        <w:t>Benjamini</w:t>
      </w:r>
      <w:proofErr w:type="spellEnd"/>
      <w:r>
        <w:t xml:space="preserve">, Y., &amp; </w:t>
      </w:r>
      <w:proofErr w:type="spellStart"/>
      <w:r>
        <w:t>Sabatti</w:t>
      </w:r>
      <w:proofErr w:type="spellEnd"/>
      <w:r>
        <w:t xml:space="preserve">, C. (2021). Hypotheses on a tree: </w:t>
      </w:r>
      <w:proofErr w:type="gramStart"/>
      <w:r>
        <w:t>New</w:t>
      </w:r>
      <w:proofErr w:type="gramEnd"/>
      <w:r>
        <w:t xml:space="preserve"> error rates and testing strategies. </w:t>
      </w:r>
      <w:proofErr w:type="spellStart"/>
      <w:r>
        <w:rPr>
          <w:i/>
          <w:iCs/>
        </w:rPr>
        <w:t>Biometrika</w:t>
      </w:r>
      <w:proofErr w:type="spellEnd"/>
      <w:r>
        <w:t xml:space="preserve">, </w:t>
      </w:r>
      <w:r>
        <w:rPr>
          <w:i/>
          <w:iCs/>
        </w:rPr>
        <w:t>108</w:t>
      </w:r>
      <w:r>
        <w:t>(3), 575–590. https://doi.org/10.1093/biomet/asaa086</w:t>
      </w:r>
    </w:p>
    <w:p w14:paraId="447D60C2" w14:textId="77777777" w:rsidR="005828B4" w:rsidRDefault="005828B4" w:rsidP="005828B4">
      <w:pPr>
        <w:pStyle w:val="Bibliography"/>
      </w:pPr>
      <w:r>
        <w:t xml:space="preserve">Bowers, K. S. (1982). </w:t>
      </w:r>
      <w:r>
        <w:rPr>
          <w:i/>
          <w:iCs/>
        </w:rPr>
        <w:t>On being unconsciously influenced and informed.</w:t>
      </w:r>
      <w:r>
        <w:t xml:space="preserve"> https://philpapers.org/rec/BOWOBU</w:t>
      </w:r>
    </w:p>
    <w:p w14:paraId="18F5BD7C" w14:textId="77777777" w:rsidR="005828B4" w:rsidRDefault="005828B4" w:rsidP="005828B4">
      <w:pPr>
        <w:pStyle w:val="Bibliography"/>
      </w:pPr>
      <w:r>
        <w:t xml:space="preserve">Brainard, D. H. (1997). The Psychophysics Toolbox. </w:t>
      </w:r>
      <w:r>
        <w:rPr>
          <w:i/>
          <w:iCs/>
        </w:rPr>
        <w:t>Spatial Vision</w:t>
      </w:r>
      <w:r>
        <w:t xml:space="preserve">, </w:t>
      </w:r>
      <w:r>
        <w:rPr>
          <w:i/>
          <w:iCs/>
        </w:rPr>
        <w:t>10</w:t>
      </w:r>
      <w:r>
        <w:t>(4), 433–436. https://doi.org/10.1163/156856897X00357</w:t>
      </w:r>
    </w:p>
    <w:p w14:paraId="2672EAB5" w14:textId="77777777" w:rsidR="005828B4" w:rsidRDefault="005828B4" w:rsidP="005828B4">
      <w:pPr>
        <w:pStyle w:val="Bibliography"/>
      </w:pPr>
      <w:proofErr w:type="spellStart"/>
      <w:r>
        <w:t>Breitmeyer</w:t>
      </w:r>
      <w:proofErr w:type="spellEnd"/>
      <w:r>
        <w:t xml:space="preserve">,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1A2DF1F" w14:textId="77777777" w:rsidR="005828B4" w:rsidRDefault="005828B4" w:rsidP="005828B4">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0056790A" w14:textId="77777777" w:rsidR="005828B4" w:rsidRDefault="005828B4" w:rsidP="005828B4">
      <w:pPr>
        <w:pStyle w:val="Bibliography"/>
      </w:pPr>
      <w:r>
        <w:t xml:space="preserve">Burk, D., Ingram, J. N., Franklin, D. W., </w:t>
      </w:r>
      <w:proofErr w:type="spellStart"/>
      <w:r>
        <w:t>Shadlen</w:t>
      </w:r>
      <w:proofErr w:type="spellEnd"/>
      <w:r>
        <w:t xml:space="preserve">, M. N., &amp; Wolpert, D. M. (2014). Motor Effort Alters Changes of Mind in Sensorimotor Decision Making. </w:t>
      </w:r>
      <w:proofErr w:type="spellStart"/>
      <w:r>
        <w:rPr>
          <w:i/>
          <w:iCs/>
        </w:rPr>
        <w:t>PLoS</w:t>
      </w:r>
      <w:proofErr w:type="spellEnd"/>
      <w:r>
        <w:rPr>
          <w:i/>
          <w:iCs/>
        </w:rPr>
        <w:t xml:space="preserve"> ONE</w:t>
      </w:r>
      <w:r>
        <w:t xml:space="preserve">, </w:t>
      </w:r>
      <w:r>
        <w:rPr>
          <w:i/>
          <w:iCs/>
        </w:rPr>
        <w:t>9</w:t>
      </w:r>
      <w:r>
        <w:t>(3), e92681. https://doi.org/10.1371/journal.pone.0092681</w:t>
      </w:r>
    </w:p>
    <w:p w14:paraId="106E20C5" w14:textId="77777777" w:rsidR="005828B4" w:rsidRDefault="005828B4" w:rsidP="005828B4">
      <w:pPr>
        <w:pStyle w:val="Bibliography"/>
      </w:pPr>
      <w:proofErr w:type="spellStart"/>
      <w:r>
        <w:t>Cressman</w:t>
      </w:r>
      <w:proofErr w:type="spellEnd"/>
      <w:r>
        <w:t xml:space="preserve">, E. K., Franks, I. M., Enns, J. T., &amp; Chua, R. (2007). On-line control of pointing is modiﬁed by unseen visual shapes. </w:t>
      </w:r>
      <w:r>
        <w:rPr>
          <w:i/>
          <w:iCs/>
        </w:rPr>
        <w:t>Consciousness and Cognition</w:t>
      </w:r>
      <w:r>
        <w:t>, 11.</w:t>
      </w:r>
    </w:p>
    <w:p w14:paraId="6BEBD884" w14:textId="77777777" w:rsidR="005828B4" w:rsidRDefault="005828B4" w:rsidP="005828B4">
      <w:pPr>
        <w:pStyle w:val="Bibliography"/>
      </w:pPr>
      <w:proofErr w:type="spellStart"/>
      <w:r>
        <w:lastRenderedPageBreak/>
        <w:t>Daltrozzo</w:t>
      </w:r>
      <w:proofErr w:type="spellEnd"/>
      <w:r>
        <w:t xml:space="preserve">, J., Signoret, C., </w:t>
      </w:r>
      <w:proofErr w:type="spellStart"/>
      <w:r>
        <w:t>Tillmann</w:t>
      </w:r>
      <w:proofErr w:type="spellEnd"/>
      <w:r>
        <w:t xml:space="preserve">, B., &amp; Perrin, F. (2011). Subliminal Semantic Priming in Speech. </w:t>
      </w:r>
      <w:proofErr w:type="spellStart"/>
      <w:r>
        <w:rPr>
          <w:i/>
          <w:iCs/>
        </w:rPr>
        <w:t>PLoS</w:t>
      </w:r>
      <w:proofErr w:type="spellEnd"/>
      <w:r>
        <w:rPr>
          <w:i/>
          <w:iCs/>
        </w:rPr>
        <w:t xml:space="preserve"> ONE</w:t>
      </w:r>
      <w:r>
        <w:t xml:space="preserve">, </w:t>
      </w:r>
      <w:r>
        <w:rPr>
          <w:i/>
          <w:iCs/>
        </w:rPr>
        <w:t>6</w:t>
      </w:r>
      <w:r>
        <w:t>(5), e20273. https://doi.org/10.1371/journal.pone.0020273</w:t>
      </w:r>
    </w:p>
    <w:p w14:paraId="51DE3BF1" w14:textId="77777777" w:rsidR="005828B4" w:rsidRDefault="005828B4" w:rsidP="005828B4">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5AE5F7F" w14:textId="77777777" w:rsidR="005828B4" w:rsidRDefault="005828B4" w:rsidP="005828B4">
      <w:pPr>
        <w:pStyle w:val="Bibliography"/>
      </w:pPr>
      <w:proofErr w:type="spellStart"/>
      <w:r>
        <w:t>Dehaene</w:t>
      </w:r>
      <w:proofErr w:type="spellEnd"/>
      <w:r>
        <w:t xml:space="preserve">, S., </w:t>
      </w:r>
      <w:proofErr w:type="spellStart"/>
      <w:r>
        <w:t>Naccache</w:t>
      </w:r>
      <w:proofErr w:type="spellEnd"/>
      <w:r>
        <w:t xml:space="preserve">, L., </w:t>
      </w:r>
      <w:proofErr w:type="spellStart"/>
      <w:r>
        <w:t>Clec’H</w:t>
      </w:r>
      <w:proofErr w:type="spellEnd"/>
      <w:r>
        <w:t xml:space="preserve">, G. L., Koechlin, E., Mueller, M., &amp; </w:t>
      </w:r>
      <w:proofErr w:type="spellStart"/>
      <w:r>
        <w:t>Dehaene-Lambertz</w:t>
      </w:r>
      <w:proofErr w:type="spellEnd"/>
      <w:r>
        <w:t xml:space="preserve">, G. (1998). </w:t>
      </w:r>
      <w:r>
        <w:rPr>
          <w:i/>
          <w:iCs/>
        </w:rPr>
        <w:t>Imaging unconscious semantic priming</w:t>
      </w:r>
      <w:r>
        <w:t xml:space="preserve">. </w:t>
      </w:r>
      <w:r>
        <w:rPr>
          <w:i/>
          <w:iCs/>
        </w:rPr>
        <w:t>395</w:t>
      </w:r>
      <w:r>
        <w:t>, 4.</w:t>
      </w:r>
    </w:p>
    <w:p w14:paraId="1D9267E6" w14:textId="77777777" w:rsidR="005828B4" w:rsidRDefault="005828B4" w:rsidP="005828B4">
      <w:pPr>
        <w:pStyle w:val="Bibliography"/>
      </w:pPr>
      <w:proofErr w:type="spellStart"/>
      <w:r>
        <w:t>Dehaene</w:t>
      </w:r>
      <w:proofErr w:type="spellEnd"/>
      <w:r>
        <w:t xml:space="preserve">, S., </w:t>
      </w:r>
      <w:proofErr w:type="spellStart"/>
      <w:r>
        <w:t>Naccache</w:t>
      </w:r>
      <w:proofErr w:type="spellEnd"/>
      <w:r>
        <w:t xml:space="preserve">, L., Cohen, L., </w:t>
      </w:r>
      <w:proofErr w:type="spellStart"/>
      <w:r>
        <w:t>Bihan</w:t>
      </w:r>
      <w:proofErr w:type="spellEnd"/>
      <w:r>
        <w:t xml:space="preserve">, D. L., </w:t>
      </w:r>
      <w:proofErr w:type="spellStart"/>
      <w:r>
        <w:t>Mangin</w:t>
      </w:r>
      <w:proofErr w:type="spellEnd"/>
      <w:r>
        <w:t xml:space="preserve">, J.-F., </w:t>
      </w:r>
      <w:proofErr w:type="spellStart"/>
      <w:r>
        <w:t>Poline</w:t>
      </w:r>
      <w:proofErr w:type="spellEnd"/>
      <w:r>
        <w:t xml:space="preserve">, J.-B., &amp; Rivière, D. (2001). Cerebral mechanisms of word masking and unconscious repetition priming. </w:t>
      </w:r>
      <w:r>
        <w:rPr>
          <w:i/>
          <w:iCs/>
        </w:rPr>
        <w:t>Nature Neuroscience</w:t>
      </w:r>
      <w:r>
        <w:t xml:space="preserve">, </w:t>
      </w:r>
      <w:r>
        <w:rPr>
          <w:i/>
          <w:iCs/>
        </w:rPr>
        <w:t>4</w:t>
      </w:r>
      <w:r>
        <w:t>(7), 752–758. https://doi.org/10.1038/89551</w:t>
      </w:r>
    </w:p>
    <w:p w14:paraId="14A8B774" w14:textId="77777777" w:rsidR="005828B4" w:rsidRDefault="005828B4" w:rsidP="005828B4">
      <w:pPr>
        <w:pStyle w:val="Bibliography"/>
      </w:pPr>
      <w:proofErr w:type="spellStart"/>
      <w:r>
        <w:t>Dell’Acqua</w:t>
      </w:r>
      <w:proofErr w:type="spellEnd"/>
      <w:r>
        <w:t xml:space="preserve">, R., &amp; Grainger, J. (1999). Unconscious semantic priming from pictures. </w:t>
      </w:r>
      <w:r>
        <w:rPr>
          <w:i/>
          <w:iCs/>
        </w:rPr>
        <w:t>Cognition</w:t>
      </w:r>
      <w:r>
        <w:t xml:space="preserve">, </w:t>
      </w:r>
      <w:r>
        <w:rPr>
          <w:i/>
          <w:iCs/>
        </w:rPr>
        <w:t>73</w:t>
      </w:r>
      <w:r>
        <w:t>(1), B1–B15. https://doi.org/10.1016/S0010-0277(99)00049-9</w:t>
      </w:r>
    </w:p>
    <w:p w14:paraId="279288E7" w14:textId="77777777" w:rsidR="005828B4" w:rsidRDefault="005828B4" w:rsidP="005828B4">
      <w:pPr>
        <w:pStyle w:val="Bibliography"/>
      </w:pPr>
      <w:proofErr w:type="spellStart"/>
      <w:r>
        <w:t>D’Errico</w:t>
      </w:r>
      <w:proofErr w:type="spellEnd"/>
      <w:r>
        <w:t xml:space="preserve">, J. (2022). </w:t>
      </w:r>
      <w:proofErr w:type="spellStart"/>
      <w:r>
        <w:rPr>
          <w:i/>
          <w:iCs/>
        </w:rPr>
        <w:t>Inpaint_nans</w:t>
      </w:r>
      <w:proofErr w:type="spellEnd"/>
      <w:r>
        <w:t>. MATLAB Central File Exchange. https://www.mathworks.com/matlabcentral/fileexchange/4551-inpaint_nans</w:t>
      </w:r>
    </w:p>
    <w:p w14:paraId="3B9ABC64" w14:textId="77777777" w:rsidR="005828B4" w:rsidRDefault="005828B4" w:rsidP="005828B4">
      <w:pPr>
        <w:pStyle w:val="Bibliography"/>
      </w:pPr>
      <w:proofErr w:type="spellStart"/>
      <w:r>
        <w:t>Desmurget</w:t>
      </w:r>
      <w:proofErr w:type="spellEnd"/>
      <w:r>
        <w:t xml:space="preserve">, M., Jordan, M., </w:t>
      </w:r>
      <w:proofErr w:type="spellStart"/>
      <w:r>
        <w:t>Prablanc</w:t>
      </w:r>
      <w:proofErr w:type="spellEnd"/>
      <w:r>
        <w:t xml:space="preserve">, C., &amp; </w:t>
      </w:r>
      <w:proofErr w:type="spellStart"/>
      <w:r>
        <w:t>Jeannerod</w:t>
      </w:r>
      <w:proofErr w:type="spellEnd"/>
      <w:r>
        <w:t xml:space="preserve">, M. (1997). Constrained and Unconstrained Movements Involve Different Control Strategies. </w:t>
      </w:r>
      <w:r>
        <w:rPr>
          <w:i/>
          <w:iCs/>
        </w:rPr>
        <w:t>Journal of Neurophysiology</w:t>
      </w:r>
      <w:r>
        <w:t xml:space="preserve">, </w:t>
      </w:r>
      <w:r>
        <w:rPr>
          <w:i/>
          <w:iCs/>
        </w:rPr>
        <w:t>77</w:t>
      </w:r>
      <w:r>
        <w:t>(3), 1644–1650. https://doi.org/10.1152/jn.1997.77.3.1644</w:t>
      </w:r>
    </w:p>
    <w:p w14:paraId="3A3A2431" w14:textId="77777777" w:rsidR="005828B4" w:rsidRDefault="005828B4" w:rsidP="005828B4">
      <w:pPr>
        <w:pStyle w:val="Bibliography"/>
      </w:pPr>
      <w:proofErr w:type="spellStart"/>
      <w:r>
        <w:t>Dotan</w:t>
      </w:r>
      <w:proofErr w:type="spellEnd"/>
      <w:r>
        <w:t xml:space="preserve">, D., </w:t>
      </w:r>
      <w:proofErr w:type="spellStart"/>
      <w:r>
        <w:t>Meyniel</w:t>
      </w:r>
      <w:proofErr w:type="spellEnd"/>
      <w:r>
        <w:t xml:space="preserve">, F., &amp; </w:t>
      </w:r>
      <w:proofErr w:type="spellStart"/>
      <w:r>
        <w:t>Dehaene</w:t>
      </w:r>
      <w:proofErr w:type="spellEnd"/>
      <w:r>
        <w:t xml:space="preserve">, S. (2018). On-line confidence monitoring during decision making. </w:t>
      </w:r>
      <w:r>
        <w:rPr>
          <w:i/>
          <w:iCs/>
        </w:rPr>
        <w:t>Cognition</w:t>
      </w:r>
      <w:r>
        <w:t xml:space="preserve">, </w:t>
      </w:r>
      <w:r>
        <w:rPr>
          <w:i/>
          <w:iCs/>
        </w:rPr>
        <w:t>171</w:t>
      </w:r>
      <w:r>
        <w:t>, 112–121. https://doi.org/10.1016/j.cognition.2017.11.001</w:t>
      </w:r>
    </w:p>
    <w:p w14:paraId="638B39CD" w14:textId="77777777" w:rsidR="005828B4" w:rsidRDefault="005828B4" w:rsidP="005828B4">
      <w:pPr>
        <w:pStyle w:val="Bibliography"/>
      </w:pPr>
      <w:proofErr w:type="spellStart"/>
      <w:r>
        <w:t>Dotan</w:t>
      </w:r>
      <w:proofErr w:type="spellEnd"/>
      <w:r>
        <w:t xml:space="preserve">, D., Pinheiro-Chagas, P., Al </w:t>
      </w:r>
      <w:proofErr w:type="spellStart"/>
      <w:r>
        <w:t>Roumi</w:t>
      </w:r>
      <w:proofErr w:type="spellEnd"/>
      <w:r>
        <w:t xml:space="preserve">, F., &amp; </w:t>
      </w:r>
      <w:proofErr w:type="spellStart"/>
      <w:r>
        <w:t>Dehaene</w:t>
      </w:r>
      <w:proofErr w:type="spellEnd"/>
      <w:r>
        <w:t xml:space="preserve">, S. (2019). Track It to Crack It: Dissecting Processing Stages with Finger Tracking. </w:t>
      </w:r>
      <w:r>
        <w:rPr>
          <w:i/>
          <w:iCs/>
        </w:rPr>
        <w:t>Trends in Cognitive Sciences</w:t>
      </w:r>
      <w:r>
        <w:t xml:space="preserve">, </w:t>
      </w:r>
      <w:r>
        <w:rPr>
          <w:i/>
          <w:iCs/>
        </w:rPr>
        <w:t>23</w:t>
      </w:r>
      <w:r>
        <w:t>(12), 1058–1070. https://doi.org/10.1016/j.tics.2019.10.002</w:t>
      </w:r>
    </w:p>
    <w:p w14:paraId="6F354AAE" w14:textId="77777777" w:rsidR="005828B4" w:rsidRDefault="005828B4" w:rsidP="005828B4">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6A7EF3EA" w14:textId="77777777" w:rsidR="005828B4" w:rsidRDefault="005828B4" w:rsidP="005828B4">
      <w:pPr>
        <w:pStyle w:val="Bibliography"/>
      </w:pPr>
      <w:r>
        <w:t xml:space="preserve">Everitt, B. S., &amp; </w:t>
      </w:r>
      <w:proofErr w:type="spellStart"/>
      <w:r>
        <w:t>Skrondal</w:t>
      </w:r>
      <w:proofErr w:type="spellEnd"/>
      <w:r>
        <w:t xml:space="preserve">, A. (2010). </w:t>
      </w:r>
      <w:r>
        <w:rPr>
          <w:i/>
          <w:iCs/>
        </w:rPr>
        <w:t>The Cambridge dictionary of statistics</w:t>
      </w:r>
      <w:r>
        <w:t>. http://196.43.179.6:8080/xmlui/handle/123456789/1213</w:t>
      </w:r>
    </w:p>
    <w:p w14:paraId="236037D8" w14:textId="77777777" w:rsidR="005828B4" w:rsidRDefault="005828B4" w:rsidP="005828B4">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3D4B1929" w14:textId="77777777" w:rsidR="005828B4" w:rsidRDefault="005828B4" w:rsidP="005828B4">
      <w:pPr>
        <w:pStyle w:val="Bibliography"/>
      </w:pPr>
      <w:r>
        <w:lastRenderedPageBreak/>
        <w:t xml:space="preserve">Farmer, T. A., Cargill, S. A., &amp; Spivey, M. J. (2007). </w:t>
      </w:r>
      <w:proofErr w:type="spellStart"/>
      <w:r>
        <w:t>Gradiency</w:t>
      </w:r>
      <w:proofErr w:type="spellEnd"/>
      <w:r>
        <w:t xml:space="preserve"> and Visual Context in Syntactic Garden-Paths. </w:t>
      </w:r>
      <w:r>
        <w:rPr>
          <w:i/>
          <w:iCs/>
        </w:rPr>
        <w:t>Journal of Memory and Language</w:t>
      </w:r>
      <w:r>
        <w:t xml:space="preserve">, </w:t>
      </w:r>
      <w:r>
        <w:rPr>
          <w:i/>
          <w:iCs/>
        </w:rPr>
        <w:t>57</w:t>
      </w:r>
      <w:r>
        <w:t>(4), 570–595. https://doi.org/10.1016/j.jml.2007.04.003</w:t>
      </w:r>
    </w:p>
    <w:p w14:paraId="0510FC82" w14:textId="77777777" w:rsidR="005828B4" w:rsidRDefault="005828B4" w:rsidP="005828B4">
      <w:pPr>
        <w:pStyle w:val="Bibliography"/>
      </w:pPr>
      <w:proofErr w:type="spellStart"/>
      <w:r>
        <w:t>Faul</w:t>
      </w:r>
      <w:proofErr w:type="spellEnd"/>
      <w:r>
        <w:t xml:space="preserve">, F., </w:t>
      </w:r>
      <w:proofErr w:type="spellStart"/>
      <w:r>
        <w:t>Erdfelder</w:t>
      </w:r>
      <w:proofErr w:type="spellEnd"/>
      <w:r>
        <w:t xml:space="preserve">,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7B3CD0F" w14:textId="77777777" w:rsidR="005828B4" w:rsidRDefault="005828B4" w:rsidP="005828B4">
      <w:pPr>
        <w:pStyle w:val="Bibliography"/>
      </w:pPr>
      <w:proofErr w:type="spellStart"/>
      <w:r>
        <w:t>Faul</w:t>
      </w:r>
      <w:proofErr w:type="spellEnd"/>
      <w:r>
        <w:t xml:space="preserve">, F., </w:t>
      </w:r>
      <w:proofErr w:type="spellStart"/>
      <w:r>
        <w:t>Erdfelder</w:t>
      </w:r>
      <w:proofErr w:type="spellEnd"/>
      <w:r>
        <w:t xml:space="preserve">,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7CE9D61" w14:textId="77777777" w:rsidR="005828B4" w:rsidRDefault="005828B4" w:rsidP="005828B4">
      <w:pPr>
        <w:pStyle w:val="Bibliography"/>
      </w:pPr>
      <w:proofErr w:type="spellStart"/>
      <w:r>
        <w:t>Finkbeiner</w:t>
      </w:r>
      <w:proofErr w:type="spellEnd"/>
      <w:r>
        <w:t xml:space="preserve">,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5C785F7D" w14:textId="77777777" w:rsidR="005828B4" w:rsidRDefault="005828B4" w:rsidP="005828B4">
      <w:pPr>
        <w:pStyle w:val="Bibliography"/>
      </w:pPr>
      <w:proofErr w:type="spellStart"/>
      <w:r>
        <w:t>Finkbeiner</w:t>
      </w:r>
      <w:proofErr w:type="spellEnd"/>
      <w:r>
        <w:t xml:space="preserve">, M., &amp; Friedman, J. (2011). The Flexibility of </w:t>
      </w:r>
      <w:proofErr w:type="spellStart"/>
      <w:r>
        <w:t>Nonconsciously</w:t>
      </w:r>
      <w:proofErr w:type="spellEnd"/>
      <w:r>
        <w:t xml:space="preserve"> Deployed Cognitive Processes: Evidence from Masked Congruence Priming. </w:t>
      </w:r>
      <w:proofErr w:type="spellStart"/>
      <w:r>
        <w:rPr>
          <w:i/>
          <w:iCs/>
        </w:rPr>
        <w:t>PLoS</w:t>
      </w:r>
      <w:proofErr w:type="spellEnd"/>
      <w:r>
        <w:rPr>
          <w:i/>
          <w:iCs/>
        </w:rPr>
        <w:t xml:space="preserve"> ONE</w:t>
      </w:r>
      <w:r>
        <w:t xml:space="preserve">, </w:t>
      </w:r>
      <w:r>
        <w:rPr>
          <w:i/>
          <w:iCs/>
        </w:rPr>
        <w:t>6</w:t>
      </w:r>
      <w:r>
        <w:t>(2), e17095. https://doi.org/10.1371/journal.pone.0017095</w:t>
      </w:r>
    </w:p>
    <w:p w14:paraId="10F422AB" w14:textId="77777777" w:rsidR="005828B4" w:rsidRDefault="005828B4" w:rsidP="005828B4">
      <w:pPr>
        <w:pStyle w:val="Bibliography"/>
      </w:pPr>
      <w:proofErr w:type="spellStart"/>
      <w:r>
        <w:t>Finkbeiner</w:t>
      </w:r>
      <w:proofErr w:type="spellEnd"/>
      <w:r>
        <w:t xml:space="preserve">, M., Song, J.-H., Nakayama, K., &amp; </w:t>
      </w:r>
      <w:proofErr w:type="spellStart"/>
      <w:r>
        <w:t>Caramazza</w:t>
      </w:r>
      <w:proofErr w:type="spellEnd"/>
      <w:r>
        <w:t xml:space="preserve">, A. (2008). Engaging the motor system with masked orthographic primes: A kinematic analysis. </w:t>
      </w:r>
      <w:r>
        <w:rPr>
          <w:i/>
          <w:iCs/>
        </w:rPr>
        <w:t>Visual Cognition</w:t>
      </w:r>
      <w:r>
        <w:t xml:space="preserve">, </w:t>
      </w:r>
      <w:r>
        <w:rPr>
          <w:i/>
          <w:iCs/>
        </w:rPr>
        <w:t>16</w:t>
      </w:r>
      <w:r>
        <w:t>(1), 11–22. https://doi.org/10.1080/13506280701203838</w:t>
      </w:r>
    </w:p>
    <w:p w14:paraId="00E2AEF3" w14:textId="77777777" w:rsidR="005828B4" w:rsidRDefault="005828B4" w:rsidP="005828B4">
      <w:pPr>
        <w:pStyle w:val="Bibliography"/>
      </w:pPr>
      <w:r>
        <w:t xml:space="preserve">Freeman, J. B., </w:t>
      </w:r>
      <w:proofErr w:type="spellStart"/>
      <w:r>
        <w:t>Ambady</w:t>
      </w:r>
      <w:proofErr w:type="spellEnd"/>
      <w:r>
        <w:t xml:space="preserve">,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135E55EE" w14:textId="77777777" w:rsidR="005828B4" w:rsidRDefault="005828B4" w:rsidP="005828B4">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513410A" w14:textId="77777777" w:rsidR="005828B4" w:rsidRDefault="005828B4" w:rsidP="005828B4">
      <w:pPr>
        <w:pStyle w:val="Bibliography"/>
      </w:pPr>
      <w:r>
        <w:t xml:space="preserve">Friedman, J., &amp; </w:t>
      </w:r>
      <w:proofErr w:type="spellStart"/>
      <w:r>
        <w:t>Finkbeiner</w:t>
      </w:r>
      <w:proofErr w:type="spellEnd"/>
      <w:r>
        <w:t xml:space="preserve">, M. (2010). Temporal dynamics of masked congruence priming: Evidence from reaching trajectories. </w:t>
      </w:r>
      <w:r>
        <w:rPr>
          <w:i/>
          <w:iCs/>
        </w:rPr>
        <w:t>Proceedings of the 9th Conference of the Australasian Society for Cognitive Science</w:t>
      </w:r>
      <w:r>
        <w:t>, 98–105. https://doi.org/10.5096/ASCS200916</w:t>
      </w:r>
    </w:p>
    <w:p w14:paraId="6EB2D6BD" w14:textId="77777777" w:rsidR="005828B4" w:rsidRDefault="005828B4" w:rsidP="005828B4">
      <w:pPr>
        <w:pStyle w:val="Bibliography"/>
      </w:pPr>
      <w:r>
        <w:t xml:space="preserve">Frost, R., &amp; </w:t>
      </w:r>
      <w:proofErr w:type="spellStart"/>
      <w:r>
        <w:t>Plaut</w:t>
      </w:r>
      <w:proofErr w:type="spellEnd"/>
      <w:r>
        <w:t xml:space="preserve">, D. (2005). </w:t>
      </w:r>
      <w:r>
        <w:rPr>
          <w:i/>
          <w:iCs/>
        </w:rPr>
        <w:t>The word-frequency database for printed Hebrew</w:t>
      </w:r>
      <w:r>
        <w:t>. http://word-freq.huji.ac.il/index.html</w:t>
      </w:r>
    </w:p>
    <w:p w14:paraId="5DE4F866" w14:textId="77777777" w:rsidR="005828B4" w:rsidRDefault="005828B4" w:rsidP="005828B4">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341A3A4C" w14:textId="77777777" w:rsidR="005828B4" w:rsidRDefault="005828B4" w:rsidP="005828B4">
      <w:pPr>
        <w:pStyle w:val="Bibliography"/>
      </w:pPr>
      <w:r>
        <w:lastRenderedPageBreak/>
        <w:t xml:space="preserve">Greenwald, A. G., </w:t>
      </w:r>
      <w:proofErr w:type="spellStart"/>
      <w:r>
        <w:t>Draine</w:t>
      </w:r>
      <w:proofErr w:type="spellEnd"/>
      <w:r>
        <w:t xml:space="preserve">, S. C., &amp; Abrams, R. L. (1996). Three Cognitive Markers of Unconscious Semantic Activation. </w:t>
      </w:r>
      <w:r>
        <w:rPr>
          <w:i/>
          <w:iCs/>
        </w:rPr>
        <w:t>Science</w:t>
      </w:r>
      <w:r>
        <w:t xml:space="preserve">, </w:t>
      </w:r>
      <w:r>
        <w:rPr>
          <w:i/>
          <w:iCs/>
        </w:rPr>
        <w:t>273</w:t>
      </w:r>
      <w:r>
        <w:t>(5282), 1699–1702. https://doi.org/10.1126/science.273.5282.1699</w:t>
      </w:r>
    </w:p>
    <w:p w14:paraId="6D3B35E5" w14:textId="77777777" w:rsidR="005828B4" w:rsidRDefault="005828B4" w:rsidP="005828B4">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138F8C8D" w14:textId="77777777" w:rsidR="005828B4" w:rsidRDefault="005828B4" w:rsidP="005828B4">
      <w:pPr>
        <w:pStyle w:val="Bibliography"/>
      </w:pPr>
      <w:proofErr w:type="spellStart"/>
      <w:r>
        <w:t>Hassin</w:t>
      </w:r>
      <w:proofErr w:type="spellEnd"/>
      <w:r>
        <w:t xml:space="preserve">, R. R. (2013). </w:t>
      </w:r>
      <w:proofErr w:type="gramStart"/>
      <w:r>
        <w:t>Yes</w:t>
      </w:r>
      <w:proofErr w:type="gramEnd"/>
      <w:r>
        <w:t xml:space="preserve"> It Can: On the Functional Abilities of the Human Unconscious. </w:t>
      </w:r>
      <w:r>
        <w:rPr>
          <w:i/>
          <w:iCs/>
        </w:rPr>
        <w:t>Perspectives on Psychological Science</w:t>
      </w:r>
      <w:r>
        <w:t xml:space="preserve">, </w:t>
      </w:r>
      <w:r>
        <w:rPr>
          <w:i/>
          <w:iCs/>
        </w:rPr>
        <w:t>8</w:t>
      </w:r>
      <w:r>
        <w:t>(2), 195–207. https://doi.org/10.1177/1745691612460684</w:t>
      </w:r>
    </w:p>
    <w:p w14:paraId="050FC888" w14:textId="77777777" w:rsidR="005828B4" w:rsidRDefault="005828B4" w:rsidP="005828B4">
      <w:pPr>
        <w:pStyle w:val="Bibliography"/>
      </w:pPr>
      <w:proofErr w:type="spellStart"/>
      <w:r>
        <w:t>Hesselmann</w:t>
      </w:r>
      <w:proofErr w:type="spellEnd"/>
      <w:r>
        <w:t xml:space="preserve">,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498CAB93" w14:textId="77777777" w:rsidR="005828B4" w:rsidRDefault="005828B4" w:rsidP="005828B4">
      <w:pPr>
        <w:pStyle w:val="Bibliography"/>
      </w:pPr>
      <w:proofErr w:type="spellStart"/>
      <w:r>
        <w:t>Hesselmann</w:t>
      </w:r>
      <w:proofErr w:type="spellEnd"/>
      <w:r>
        <w:t xml:space="preserve">, G., &amp; Moors, P. (2015). </w:t>
      </w:r>
      <w:proofErr w:type="gramStart"/>
      <w:r>
        <w:t>Definitely maybe</w:t>
      </w:r>
      <w:proofErr w:type="gramEnd"/>
      <w:r>
        <w:t xml:space="preserve">: Can unconscious processes perform the same functions as conscious processes? </w:t>
      </w:r>
      <w:r>
        <w:rPr>
          <w:i/>
          <w:iCs/>
        </w:rPr>
        <w:t>Frontiers in Psychology</w:t>
      </w:r>
      <w:r>
        <w:t xml:space="preserve">, </w:t>
      </w:r>
      <w:r>
        <w:rPr>
          <w:i/>
          <w:iCs/>
        </w:rPr>
        <w:t>6</w:t>
      </w:r>
      <w:r>
        <w:t>. https://doi.org/10.3389/fpsyg.2015.00584</w:t>
      </w:r>
    </w:p>
    <w:p w14:paraId="349EF9A6" w14:textId="77777777" w:rsidR="005828B4" w:rsidRDefault="005828B4" w:rsidP="005828B4">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51DC2793" w14:textId="77777777" w:rsidR="005828B4" w:rsidRDefault="005828B4" w:rsidP="005828B4">
      <w:pPr>
        <w:pStyle w:val="Bibliography"/>
      </w:pPr>
      <w:r>
        <w:t xml:space="preserve">Holland, R. W., Hendriks, M., &amp; </w:t>
      </w:r>
      <w:proofErr w:type="spellStart"/>
      <w:r>
        <w:t>Aarts</w:t>
      </w:r>
      <w:proofErr w:type="spellEnd"/>
      <w:r>
        <w:t xml:space="preserve">, H. (2005). Smells Like Clean Spirit: Nonconscious Effects of Scent on Cognition and Behavior. </w:t>
      </w:r>
      <w:r>
        <w:rPr>
          <w:i/>
          <w:iCs/>
        </w:rPr>
        <w:t>Psychological Science</w:t>
      </w:r>
      <w:r>
        <w:t xml:space="preserve">, </w:t>
      </w:r>
      <w:r>
        <w:rPr>
          <w:i/>
          <w:iCs/>
        </w:rPr>
        <w:t>16</w:t>
      </w:r>
      <w:r>
        <w:t>(9), 689–693. https://doi.org/10.1111/j.1467-9280.2005.01597.x</w:t>
      </w:r>
    </w:p>
    <w:p w14:paraId="05E71D2E" w14:textId="77777777" w:rsidR="005828B4" w:rsidRDefault="005828B4" w:rsidP="005828B4">
      <w:pPr>
        <w:pStyle w:val="Bibliography"/>
      </w:pPr>
      <w:r>
        <w:t xml:space="preserve">Hyman, I. E., Boss, S. M., Wise, B. M., McKenzie, K. E., &amp; </w:t>
      </w:r>
      <w:proofErr w:type="spellStart"/>
      <w:r>
        <w:t>Caggiano</w:t>
      </w:r>
      <w:proofErr w:type="spellEnd"/>
      <w:r>
        <w:t xml:space="preserve">,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0E571AF9" w14:textId="77777777" w:rsidR="005828B4" w:rsidRDefault="005828B4" w:rsidP="005828B4">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3EB26AD8" w14:textId="77777777" w:rsidR="005828B4" w:rsidRDefault="005828B4" w:rsidP="005828B4">
      <w:pPr>
        <w:pStyle w:val="Bibliography"/>
      </w:pPr>
      <w:proofErr w:type="spellStart"/>
      <w:r>
        <w:t>Kappers</w:t>
      </w:r>
      <w:proofErr w:type="spellEnd"/>
      <w:r>
        <w:t xml:space="preserve">, A. M. L., &amp; Bergmann </w:t>
      </w:r>
      <w:proofErr w:type="spellStart"/>
      <w:r>
        <w:t>Tiest</w:t>
      </w:r>
      <w:proofErr w:type="spellEnd"/>
      <w:r>
        <w:t xml:space="preserve">, W. M. (2013). Haptic perception. </w:t>
      </w:r>
      <w:r>
        <w:rPr>
          <w:i/>
          <w:iCs/>
        </w:rPr>
        <w:t>Wiley Interdisciplinary Reviews: Cognitive Science</w:t>
      </w:r>
      <w:r>
        <w:t xml:space="preserve">, </w:t>
      </w:r>
      <w:r>
        <w:rPr>
          <w:i/>
          <w:iCs/>
        </w:rPr>
        <w:t>4</w:t>
      </w:r>
      <w:r>
        <w:t>(4), 357–374. https://doi.org/10.1002/wcs.1238</w:t>
      </w:r>
    </w:p>
    <w:p w14:paraId="5DB9B6A3" w14:textId="77777777" w:rsidR="005828B4" w:rsidRDefault="005828B4" w:rsidP="005828B4">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38A060B5" w14:textId="77777777" w:rsidR="005828B4" w:rsidRDefault="005828B4" w:rsidP="005828B4">
      <w:pPr>
        <w:pStyle w:val="Bibliography"/>
      </w:pPr>
      <w:proofErr w:type="spellStart"/>
      <w:r>
        <w:t>Kihlstrom</w:t>
      </w:r>
      <w:proofErr w:type="spellEnd"/>
      <w:r>
        <w:t xml:space="preserve">, J. F. (1987). The Cognitive Unconscious. </w:t>
      </w:r>
      <w:r>
        <w:rPr>
          <w:i/>
          <w:iCs/>
        </w:rPr>
        <w:t>Science</w:t>
      </w:r>
      <w:r>
        <w:t xml:space="preserve">, </w:t>
      </w:r>
      <w:r>
        <w:rPr>
          <w:i/>
          <w:iCs/>
        </w:rPr>
        <w:t>237</w:t>
      </w:r>
      <w:r>
        <w:t>(4821), 1445–1452.</w:t>
      </w:r>
    </w:p>
    <w:p w14:paraId="7BAAE341" w14:textId="77777777" w:rsidR="005828B4" w:rsidRDefault="005828B4" w:rsidP="005828B4">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65DD3D35" w14:textId="77777777" w:rsidR="005828B4" w:rsidRDefault="005828B4" w:rsidP="005828B4">
      <w:pPr>
        <w:pStyle w:val="Bibliography"/>
      </w:pPr>
      <w:r>
        <w:t xml:space="preserve">Kohl, M. (2019). </w:t>
      </w:r>
      <w:proofErr w:type="spellStart"/>
      <w:r>
        <w:rPr>
          <w:i/>
          <w:iCs/>
        </w:rPr>
        <w:t>MKinfer</w:t>
      </w:r>
      <w:proofErr w:type="spellEnd"/>
      <w:r>
        <w:rPr>
          <w:i/>
          <w:iCs/>
        </w:rPr>
        <w:t>: Inferential Statistics</w:t>
      </w:r>
      <w:r>
        <w:t xml:space="preserve"> (0.7). http://www.stamats.de</w:t>
      </w:r>
    </w:p>
    <w:p w14:paraId="7381F92F" w14:textId="77777777" w:rsidR="005828B4" w:rsidRDefault="005828B4" w:rsidP="005828B4">
      <w:pPr>
        <w:pStyle w:val="Bibliography"/>
      </w:pPr>
      <w:proofErr w:type="spellStart"/>
      <w:r>
        <w:t>Kouider</w:t>
      </w:r>
      <w:proofErr w:type="spellEnd"/>
      <w:r>
        <w:t xml:space="preserve">, S., &amp; </w:t>
      </w:r>
      <w:proofErr w:type="spellStart"/>
      <w:r>
        <w:t>Dehaene</w:t>
      </w:r>
      <w:proofErr w:type="spellEnd"/>
      <w:r>
        <w:t xml:space="preserv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C418598" w14:textId="77777777" w:rsidR="005828B4" w:rsidRDefault="005828B4" w:rsidP="005828B4">
      <w:pPr>
        <w:pStyle w:val="Bibliography"/>
      </w:pPr>
      <w:proofErr w:type="spellStart"/>
      <w:r>
        <w:t>Lagnado</w:t>
      </w:r>
      <w:proofErr w:type="spellEnd"/>
      <w:r>
        <w:t xml:space="preserve">,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58AF0C6E" w14:textId="77777777" w:rsidR="005828B4" w:rsidRDefault="005828B4" w:rsidP="005828B4">
      <w:pPr>
        <w:pStyle w:val="Bibliography"/>
      </w:pPr>
      <w:proofErr w:type="spellStart"/>
      <w:r>
        <w:t>Lakens</w:t>
      </w:r>
      <w:proofErr w:type="spellEnd"/>
      <w:r>
        <w:t xml:space="preserve">,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4E7CCD99" w14:textId="77777777" w:rsidR="005828B4" w:rsidRDefault="005828B4" w:rsidP="005828B4">
      <w:pPr>
        <w:pStyle w:val="Bibliography"/>
      </w:pPr>
      <w:proofErr w:type="spellStart"/>
      <w:r>
        <w:t>Lamme</w:t>
      </w:r>
      <w:proofErr w:type="spellEnd"/>
      <w:r>
        <w:t xml:space="preserve">, V. A. F., &amp; </w:t>
      </w:r>
      <w:proofErr w:type="spellStart"/>
      <w:r>
        <w:t>Roelfsema</w:t>
      </w:r>
      <w:proofErr w:type="spellEnd"/>
      <w:r>
        <w:t xml:space="preserve">, P. R. (2000). The distinct modes of vision offered by feedforward and recurrent processing. </w:t>
      </w:r>
      <w:r>
        <w:rPr>
          <w:i/>
          <w:iCs/>
        </w:rPr>
        <w:t>Trends in Neurosciences</w:t>
      </w:r>
      <w:r>
        <w:t xml:space="preserve">, </w:t>
      </w:r>
      <w:r>
        <w:rPr>
          <w:i/>
          <w:iCs/>
        </w:rPr>
        <w:t>23</w:t>
      </w:r>
      <w:r>
        <w:t>(11), 571–579. https://doi.org/10.1016/S0166-2236(00)01657-X</w:t>
      </w:r>
    </w:p>
    <w:p w14:paraId="24E8472B" w14:textId="77777777" w:rsidR="005828B4" w:rsidRDefault="005828B4" w:rsidP="005828B4">
      <w:pPr>
        <w:pStyle w:val="Bibliography"/>
      </w:pPr>
      <w:r>
        <w:t xml:space="preserve">Li, W., </w:t>
      </w:r>
      <w:proofErr w:type="spellStart"/>
      <w:r>
        <w:t>Moallem</w:t>
      </w:r>
      <w:proofErr w:type="spellEnd"/>
      <w:r>
        <w:t xml:space="preserve">, I., </w:t>
      </w:r>
      <w:proofErr w:type="spellStart"/>
      <w:r>
        <w:t>Paller</w:t>
      </w:r>
      <w:proofErr w:type="spellEnd"/>
      <w:r>
        <w:t xml:space="preserve">, K. A., &amp; Gottfried, J. A. (2007). Subliminal Smells can Guide Social Preferences. </w:t>
      </w:r>
      <w:r>
        <w:rPr>
          <w:i/>
          <w:iCs/>
        </w:rPr>
        <w:t>Psychological Science</w:t>
      </w:r>
      <w:r>
        <w:t xml:space="preserve">, </w:t>
      </w:r>
      <w:r>
        <w:rPr>
          <w:i/>
          <w:iCs/>
        </w:rPr>
        <w:t>18</w:t>
      </w:r>
      <w:r>
        <w:t>(12), 1044–1049. https://doi.org/10.1111/j.1467-9280.2007.02023.x</w:t>
      </w:r>
    </w:p>
    <w:p w14:paraId="7DFEF543" w14:textId="77777777" w:rsidR="005828B4" w:rsidRDefault="005828B4" w:rsidP="005828B4">
      <w:pPr>
        <w:pStyle w:val="Bibliography"/>
      </w:pPr>
      <w:r>
        <w:t xml:space="preserve">Luo, Q., Peng, D., </w:t>
      </w:r>
      <w:proofErr w:type="spellStart"/>
      <w:r>
        <w:t>Jin</w:t>
      </w:r>
      <w:proofErr w:type="spellEnd"/>
      <w:r>
        <w:t xml:space="preserve">, Z., Xu, D., Xiao, L., &amp; Ding, G. (2004). Emotional valence of words modulates the subliminal repetition priming effect in the left fusiform gyrus: An event-related fMRI study. </w:t>
      </w:r>
      <w:proofErr w:type="spellStart"/>
      <w:r>
        <w:rPr>
          <w:i/>
          <w:iCs/>
        </w:rPr>
        <w:t>NeuroImage</w:t>
      </w:r>
      <w:proofErr w:type="spellEnd"/>
      <w:r>
        <w:t xml:space="preserve">, </w:t>
      </w:r>
      <w:r>
        <w:rPr>
          <w:i/>
          <w:iCs/>
        </w:rPr>
        <w:t>21</w:t>
      </w:r>
      <w:r>
        <w:t>(1), 414–421. https://doi.org/10.1016/j.neuroimage.2003.09.048</w:t>
      </w:r>
    </w:p>
    <w:p w14:paraId="391417D5" w14:textId="77777777" w:rsidR="005828B4" w:rsidRDefault="005828B4" w:rsidP="005828B4">
      <w:pPr>
        <w:pStyle w:val="Bibliography"/>
      </w:pPr>
      <w:r>
        <w:t xml:space="preserve">Mack, A., &amp; Rock, I. (1998). Inattentional blindness: Perception without attention. In </w:t>
      </w:r>
      <w:r>
        <w:rPr>
          <w:i/>
          <w:iCs/>
        </w:rPr>
        <w:t>Visual attention</w:t>
      </w:r>
      <w:r>
        <w:t xml:space="preserve"> (pp. 55–76). Oxford University Press.</w:t>
      </w:r>
    </w:p>
    <w:p w14:paraId="52E31008" w14:textId="77777777" w:rsidR="005828B4" w:rsidRDefault="005828B4" w:rsidP="005828B4">
      <w:pPr>
        <w:pStyle w:val="Bibliography"/>
      </w:pPr>
      <w:r>
        <w:t xml:space="preserve">Macmillan, N. A., &amp; Creelman, C. D. (2004). </w:t>
      </w:r>
      <w:r>
        <w:rPr>
          <w:i/>
          <w:iCs/>
        </w:rPr>
        <w:t>Detection Theory: A User’s Guide</w:t>
      </w:r>
      <w:r>
        <w:t xml:space="preserve"> (2nd ed.). Psychology Press. https://doi.org/10.4324/9781410611147</w:t>
      </w:r>
    </w:p>
    <w:p w14:paraId="6BEAF1F3" w14:textId="77777777" w:rsidR="005828B4" w:rsidRDefault="005828B4" w:rsidP="005828B4">
      <w:pPr>
        <w:pStyle w:val="Bibliography"/>
      </w:pPr>
      <w:proofErr w:type="spellStart"/>
      <w:r>
        <w:lastRenderedPageBreak/>
        <w:t>Malejka</w:t>
      </w:r>
      <w:proofErr w:type="spellEnd"/>
      <w:r>
        <w:t xml:space="preserve">, S., </w:t>
      </w:r>
      <w:proofErr w:type="spellStart"/>
      <w:r>
        <w:t>Vadillo</w:t>
      </w:r>
      <w:proofErr w:type="spellEnd"/>
      <w:r>
        <w:t xml:space="preserve">, M. A., Dienes, Z., &amp; Shanks, D. R. (2021). Correlation analysis to investigate unconscious mental processes: A critical appraisal and </w:t>
      </w:r>
      <w:proofErr w:type="gramStart"/>
      <w:r>
        <w:t>mini-tutorial</w:t>
      </w:r>
      <w:proofErr w:type="gramEnd"/>
      <w:r>
        <w:t xml:space="preserve">. </w:t>
      </w:r>
      <w:r>
        <w:rPr>
          <w:i/>
          <w:iCs/>
        </w:rPr>
        <w:t>Cognition</w:t>
      </w:r>
      <w:r>
        <w:t xml:space="preserve">, </w:t>
      </w:r>
      <w:r>
        <w:rPr>
          <w:i/>
          <w:iCs/>
        </w:rPr>
        <w:t>212</w:t>
      </w:r>
      <w:r>
        <w:t>, 104667. https://doi.org/10.1016/j.cognition.2021.104667</w:t>
      </w:r>
    </w:p>
    <w:p w14:paraId="2F50D876" w14:textId="77777777" w:rsidR="005828B4" w:rsidRDefault="005828B4" w:rsidP="005828B4">
      <w:pPr>
        <w:pStyle w:val="Bibliography"/>
      </w:pPr>
      <w:proofErr w:type="spellStart"/>
      <w:r>
        <w:t>Mashour</w:t>
      </w:r>
      <w:proofErr w:type="spellEnd"/>
      <w:r>
        <w:t xml:space="preserve">, G. A., </w:t>
      </w:r>
      <w:proofErr w:type="spellStart"/>
      <w:r>
        <w:t>Roelfsema</w:t>
      </w:r>
      <w:proofErr w:type="spellEnd"/>
      <w:r>
        <w:t xml:space="preserve">, P., Changeux, J.-P., &amp; </w:t>
      </w:r>
      <w:proofErr w:type="spellStart"/>
      <w:r>
        <w:t>Dehaene</w:t>
      </w:r>
      <w:proofErr w:type="spellEnd"/>
      <w:r>
        <w:t xml:space="preserve">, S. (2020). Conscious Processing and the Global Neuronal Workspace Hypothesis. </w:t>
      </w:r>
      <w:r>
        <w:rPr>
          <w:i/>
          <w:iCs/>
        </w:rPr>
        <w:t>Neuron</w:t>
      </w:r>
      <w:r>
        <w:t xml:space="preserve">, </w:t>
      </w:r>
      <w:r>
        <w:rPr>
          <w:i/>
          <w:iCs/>
        </w:rPr>
        <w:t>105</w:t>
      </w:r>
      <w:r>
        <w:t>(5), 776–798. https://doi.org/10.1016/j.neuron.2020.01.026</w:t>
      </w:r>
    </w:p>
    <w:p w14:paraId="4B8CF0F9" w14:textId="77777777" w:rsidR="005828B4" w:rsidRDefault="005828B4" w:rsidP="005828B4">
      <w:pPr>
        <w:pStyle w:val="Bibliography"/>
      </w:pPr>
      <w:r>
        <w:rPr>
          <w:i/>
          <w:iCs/>
        </w:rPr>
        <w:t>MATLAB</w:t>
      </w:r>
      <w:r>
        <w:t xml:space="preserve"> (9.9.0.14677003 (R2020b)). (2020). The MathWorks Inc.</w:t>
      </w:r>
    </w:p>
    <w:p w14:paraId="79054C95" w14:textId="77777777" w:rsidR="005828B4" w:rsidRDefault="005828B4" w:rsidP="005828B4">
      <w:pPr>
        <w:pStyle w:val="Bibliography"/>
      </w:pPr>
      <w:proofErr w:type="spellStart"/>
      <w:r>
        <w:t>Mattler</w:t>
      </w:r>
      <w:proofErr w:type="spellEnd"/>
      <w:r>
        <w:t xml:space="preserve">, U., &amp; Palmer, S. (2012). Time course of free-choice priming effects explained by a simple accumulator model. </w:t>
      </w:r>
      <w:r>
        <w:rPr>
          <w:i/>
          <w:iCs/>
        </w:rPr>
        <w:t>Cognition</w:t>
      </w:r>
      <w:r>
        <w:t xml:space="preserve">, </w:t>
      </w:r>
      <w:r>
        <w:rPr>
          <w:i/>
          <w:iCs/>
        </w:rPr>
        <w:t>123</w:t>
      </w:r>
      <w:r>
        <w:t>(3), 347–360. https://doi.org/10.1016/j.cognition.2012.03.002</w:t>
      </w:r>
    </w:p>
    <w:p w14:paraId="5B57DEF2" w14:textId="77777777" w:rsidR="005828B4" w:rsidRDefault="005828B4" w:rsidP="005828B4">
      <w:pPr>
        <w:pStyle w:val="Bibliography"/>
      </w:pPr>
      <w:proofErr w:type="spellStart"/>
      <w:r>
        <w:t>Merikle</w:t>
      </w:r>
      <w:proofErr w:type="spellEnd"/>
      <w:r>
        <w:t xml:space="preserve">, P. M. (1992). Perception without awareness: Critical issues. </w:t>
      </w:r>
      <w:r>
        <w:rPr>
          <w:i/>
          <w:iCs/>
        </w:rPr>
        <w:t>American Psychologist</w:t>
      </w:r>
      <w:r>
        <w:t xml:space="preserve">, </w:t>
      </w:r>
      <w:r>
        <w:rPr>
          <w:i/>
          <w:iCs/>
        </w:rPr>
        <w:t>47</w:t>
      </w:r>
      <w:r>
        <w:t>, 792–795. https://doi.org/10.1037/0003-066X.47.6.792</w:t>
      </w:r>
    </w:p>
    <w:p w14:paraId="5510DCA1" w14:textId="77777777" w:rsidR="005828B4" w:rsidRDefault="005828B4" w:rsidP="005828B4">
      <w:pPr>
        <w:pStyle w:val="Bibliography"/>
      </w:pPr>
      <w:proofErr w:type="spellStart"/>
      <w:r>
        <w:t>Merikle</w:t>
      </w:r>
      <w:proofErr w:type="spellEnd"/>
      <w:r>
        <w:t xml:space="preserve">, P. M., &amp; </w:t>
      </w:r>
      <w:proofErr w:type="spellStart"/>
      <w:r>
        <w:t>Reingold</w:t>
      </w:r>
      <w:proofErr w:type="spellEnd"/>
      <w:r>
        <w:t xml:space="preserve">, E. M. (1998). On demonstrating unconscious perception: Comment on </w:t>
      </w:r>
      <w:proofErr w:type="spellStart"/>
      <w:r>
        <w:t>Draine</w:t>
      </w:r>
      <w:proofErr w:type="spellEnd"/>
      <w:r>
        <w:t xml:space="preserve"> and Greenwald (1998). </w:t>
      </w:r>
      <w:r>
        <w:rPr>
          <w:i/>
          <w:iCs/>
        </w:rPr>
        <w:t>Journal of Experimental Psychology: General</w:t>
      </w:r>
      <w:r>
        <w:t xml:space="preserve">, </w:t>
      </w:r>
      <w:r>
        <w:rPr>
          <w:i/>
          <w:iCs/>
        </w:rPr>
        <w:t>127</w:t>
      </w:r>
      <w:r>
        <w:t>, 304–310. https://doi.org/10.1037/0096-3445.127.3.304</w:t>
      </w:r>
    </w:p>
    <w:p w14:paraId="02ECE9DA" w14:textId="77777777" w:rsidR="005828B4" w:rsidRDefault="005828B4" w:rsidP="005828B4">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5D4101C" w14:textId="77777777" w:rsidR="005828B4" w:rsidRDefault="005828B4" w:rsidP="005828B4">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437AD9B1" w14:textId="77777777" w:rsidR="005828B4" w:rsidRDefault="005828B4" w:rsidP="005828B4">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5AFE2BC6" w14:textId="77777777" w:rsidR="005828B4" w:rsidRDefault="005828B4" w:rsidP="005828B4">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3E227EA" w14:textId="77777777" w:rsidR="005828B4" w:rsidRDefault="005828B4" w:rsidP="005828B4">
      <w:pPr>
        <w:pStyle w:val="Bibliography"/>
      </w:pPr>
      <w:r>
        <w:t xml:space="preserve">Moors, P., </w:t>
      </w:r>
      <w:proofErr w:type="spellStart"/>
      <w:r>
        <w:t>Boelens</w:t>
      </w:r>
      <w:proofErr w:type="spellEnd"/>
      <w:r>
        <w:t xml:space="preserve">, D., van </w:t>
      </w:r>
      <w:proofErr w:type="spellStart"/>
      <w:r>
        <w:t>Overwalle</w:t>
      </w:r>
      <w:proofErr w:type="spellEnd"/>
      <w:r>
        <w:t xml:space="preserve">, J., &amp; </w:t>
      </w:r>
      <w:proofErr w:type="spellStart"/>
      <w:r>
        <w:t>Wagemans</w:t>
      </w:r>
      <w:proofErr w:type="spellEnd"/>
      <w:r>
        <w:t xml:space="preserve">,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762225CE" w14:textId="77777777" w:rsidR="005828B4" w:rsidRDefault="005828B4" w:rsidP="005828B4">
      <w:pPr>
        <w:pStyle w:val="Bibliography"/>
      </w:pPr>
      <w:r>
        <w:lastRenderedPageBreak/>
        <w:t xml:space="preserve">Moors, P., &amp; </w:t>
      </w:r>
      <w:proofErr w:type="spellStart"/>
      <w:r>
        <w:t>Hesselmann</w:t>
      </w:r>
      <w:proofErr w:type="spellEnd"/>
      <w:r>
        <w:t xml:space="preserve">, G. (2018). A critical reexamination of doing arithmetic </w:t>
      </w:r>
      <w:proofErr w:type="spellStart"/>
      <w:r>
        <w:t>nonconsciously</w:t>
      </w:r>
      <w:proofErr w:type="spellEnd"/>
      <w:r>
        <w:t xml:space="preserve">. </w:t>
      </w:r>
      <w:r>
        <w:rPr>
          <w:i/>
          <w:iCs/>
        </w:rPr>
        <w:t>Psychonomic Bulletin &amp; Review</w:t>
      </w:r>
      <w:r>
        <w:t xml:space="preserve">, </w:t>
      </w:r>
      <w:r>
        <w:rPr>
          <w:i/>
          <w:iCs/>
        </w:rPr>
        <w:t>25</w:t>
      </w:r>
      <w:r>
        <w:t>(1), 472–481. https://doi.org/10.3758/s13423-017-1292-x</w:t>
      </w:r>
    </w:p>
    <w:p w14:paraId="17113BF6" w14:textId="77777777" w:rsidR="005828B4" w:rsidRDefault="005828B4" w:rsidP="005828B4">
      <w:pPr>
        <w:pStyle w:val="Bibliography"/>
      </w:pPr>
      <w:r>
        <w:t xml:space="preserve">Moors, P., &amp; </w:t>
      </w:r>
      <w:proofErr w:type="spellStart"/>
      <w:r>
        <w:t>Hesselmann</w:t>
      </w:r>
      <w:proofErr w:type="spellEnd"/>
      <w:r>
        <w:t xml:space="preserve">,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0B36040B" w14:textId="77777777" w:rsidR="005828B4" w:rsidRDefault="005828B4" w:rsidP="005828B4">
      <w:pPr>
        <w:pStyle w:val="Bibliography"/>
      </w:pPr>
      <w:r>
        <w:rPr>
          <w:i/>
          <w:iCs/>
        </w:rPr>
        <w:t>Motive</w:t>
      </w:r>
      <w:r>
        <w:t xml:space="preserve"> (2.3.0). (2021). </w:t>
      </w:r>
      <w:proofErr w:type="spellStart"/>
      <w:r>
        <w:t>NaturalPoint</w:t>
      </w:r>
      <w:proofErr w:type="spellEnd"/>
      <w:r>
        <w:t>, Inc. https://optitrack.com/software/motive/</w:t>
      </w:r>
    </w:p>
    <w:p w14:paraId="3245CBE6" w14:textId="77777777" w:rsidR="005828B4" w:rsidRDefault="005828B4" w:rsidP="005828B4">
      <w:pPr>
        <w:pStyle w:val="Bibliography"/>
      </w:pPr>
      <w:proofErr w:type="spellStart"/>
      <w:r>
        <w:t>Mudrik</w:t>
      </w:r>
      <w:proofErr w:type="spellEnd"/>
      <w:r>
        <w:t xml:space="preserve">, L., &amp; </w:t>
      </w:r>
      <w:proofErr w:type="spellStart"/>
      <w:r>
        <w:t>Biderman</w:t>
      </w:r>
      <w:proofErr w:type="spellEnd"/>
      <w:r>
        <w:t xml:space="preserve">, N. (2017). Evidence for Implicit—But Not Unconscious—Processing of Object-Scene Relations. </w:t>
      </w:r>
      <w:r>
        <w:rPr>
          <w:i/>
          <w:iCs/>
        </w:rPr>
        <w:t>Psychological Science</w:t>
      </w:r>
      <w:r>
        <w:t xml:space="preserve">, </w:t>
      </w:r>
      <w:r>
        <w:rPr>
          <w:i/>
          <w:iCs/>
        </w:rPr>
        <w:t>29</w:t>
      </w:r>
      <w:r>
        <w:t>. https://doi.org/10.1177/0956797617735745</w:t>
      </w:r>
    </w:p>
    <w:p w14:paraId="3AAC0F58" w14:textId="77777777" w:rsidR="005828B4" w:rsidRDefault="005828B4" w:rsidP="005828B4">
      <w:pPr>
        <w:pStyle w:val="Bibliography"/>
      </w:pPr>
      <w:proofErr w:type="spellStart"/>
      <w:r>
        <w:t>Mudrik</w:t>
      </w:r>
      <w:proofErr w:type="spellEnd"/>
      <w:r>
        <w:t xml:space="preserve">, L., </w:t>
      </w:r>
      <w:proofErr w:type="spellStart"/>
      <w:r>
        <w:t>Faivre</w:t>
      </w:r>
      <w:proofErr w:type="spellEnd"/>
      <w:r>
        <w:t xml:space="preserve">, N., &amp; Koch, C. (2014). Information integration without awareness. </w:t>
      </w:r>
      <w:r>
        <w:rPr>
          <w:i/>
          <w:iCs/>
        </w:rPr>
        <w:t>Trends in Cognitive Sciences</w:t>
      </w:r>
      <w:r>
        <w:t xml:space="preserve">, </w:t>
      </w:r>
      <w:r>
        <w:rPr>
          <w:i/>
          <w:iCs/>
        </w:rPr>
        <w:t>18</w:t>
      </w:r>
      <w:r>
        <w:t>(9), 488–496. https://doi.org/10.1016/j.tics.2014.04.009</w:t>
      </w:r>
    </w:p>
    <w:p w14:paraId="75D5862C" w14:textId="77777777" w:rsidR="005828B4" w:rsidRDefault="005828B4" w:rsidP="005828B4">
      <w:pPr>
        <w:pStyle w:val="Bibliography"/>
      </w:pPr>
      <w:proofErr w:type="spellStart"/>
      <w:r>
        <w:t>Naccache</w:t>
      </w:r>
      <w:proofErr w:type="spellEnd"/>
      <w:r>
        <w:t xml:space="preserve">, L., </w:t>
      </w:r>
      <w:proofErr w:type="spellStart"/>
      <w:r>
        <w:t>Blandin</w:t>
      </w:r>
      <w:proofErr w:type="spellEnd"/>
      <w:r>
        <w:t xml:space="preserve">, E., &amp; </w:t>
      </w:r>
      <w:proofErr w:type="spellStart"/>
      <w:r>
        <w:t>Dehaene</w:t>
      </w:r>
      <w:proofErr w:type="spellEnd"/>
      <w:r>
        <w:t xml:space="preserve">, S. (2002). Unconscious Masked Priming Depends on Temporal Attention. </w:t>
      </w:r>
      <w:r>
        <w:rPr>
          <w:i/>
          <w:iCs/>
        </w:rPr>
        <w:t>Psychological Science</w:t>
      </w:r>
      <w:r>
        <w:t xml:space="preserve">, </w:t>
      </w:r>
      <w:r>
        <w:rPr>
          <w:i/>
          <w:iCs/>
        </w:rPr>
        <w:t>13</w:t>
      </w:r>
      <w:r>
        <w:t>(5), 416–424. https://doi.org/10.1111/1467-9280.00474</w:t>
      </w:r>
    </w:p>
    <w:p w14:paraId="1B8932B5" w14:textId="77777777" w:rsidR="005828B4" w:rsidRDefault="005828B4" w:rsidP="005828B4">
      <w:pPr>
        <w:pStyle w:val="Bibliography"/>
      </w:pPr>
      <w:proofErr w:type="spellStart"/>
      <w:r>
        <w:t>Naccache</w:t>
      </w:r>
      <w:proofErr w:type="spellEnd"/>
      <w:r>
        <w:t xml:space="preserve">, L., &amp; </w:t>
      </w:r>
      <w:proofErr w:type="spellStart"/>
      <w:r>
        <w:t>Dehaene</w:t>
      </w:r>
      <w:proofErr w:type="spellEnd"/>
      <w:r>
        <w:t xml:space="preserve">, S. (2001). Unconscious semantic priming extends to novel unseen stimuli. </w:t>
      </w:r>
      <w:r>
        <w:rPr>
          <w:i/>
          <w:iCs/>
        </w:rPr>
        <w:t>Cognition</w:t>
      </w:r>
      <w:r>
        <w:t xml:space="preserve">, </w:t>
      </w:r>
      <w:r>
        <w:rPr>
          <w:i/>
          <w:iCs/>
        </w:rPr>
        <w:t>80</w:t>
      </w:r>
      <w:r>
        <w:t>(3), 215–229. https://doi.org/10.1016/S0010-0277(00)00139-6</w:t>
      </w:r>
    </w:p>
    <w:p w14:paraId="796B12CE" w14:textId="77777777" w:rsidR="005828B4" w:rsidRDefault="005828B4" w:rsidP="005828B4">
      <w:pPr>
        <w:pStyle w:val="Bibliography"/>
      </w:pPr>
      <w:proofErr w:type="spellStart"/>
      <w:r>
        <w:rPr>
          <w:i/>
          <w:iCs/>
        </w:rPr>
        <w:t>NatNet</w:t>
      </w:r>
      <w:proofErr w:type="spellEnd"/>
      <w:r>
        <w:rPr>
          <w:i/>
          <w:iCs/>
        </w:rPr>
        <w:t xml:space="preserve"> SDK</w:t>
      </w:r>
      <w:r>
        <w:t xml:space="preserve"> (4.0.0). (2021). </w:t>
      </w:r>
      <w:proofErr w:type="spellStart"/>
      <w:r>
        <w:t>NaturalPoint</w:t>
      </w:r>
      <w:proofErr w:type="spellEnd"/>
      <w:r>
        <w:t>, Inc. https://optitrack.com/software/motive/</w:t>
      </w:r>
    </w:p>
    <w:p w14:paraId="1BBD6CDD" w14:textId="77777777" w:rsidR="005828B4" w:rsidRDefault="005828B4" w:rsidP="005828B4">
      <w:pPr>
        <w:pStyle w:val="Bibliography"/>
      </w:pPr>
      <w:r>
        <w:t xml:space="preserve">Nembhard, D. A., &amp; </w:t>
      </w:r>
      <w:proofErr w:type="spellStart"/>
      <w:r>
        <w:t>Osothsilp</w:t>
      </w:r>
      <w:proofErr w:type="spellEnd"/>
      <w:r>
        <w:t xml:space="preserve">,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4D060FDC" w14:textId="77777777" w:rsidR="005828B4" w:rsidRDefault="005828B4" w:rsidP="005828B4">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7C9B3FE3" w14:textId="77777777" w:rsidR="005828B4" w:rsidRDefault="005828B4" w:rsidP="005828B4">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6AEEE6EA" w14:textId="77777777" w:rsidR="005828B4" w:rsidRDefault="005828B4" w:rsidP="005828B4">
      <w:pPr>
        <w:pStyle w:val="Bibliography"/>
      </w:pPr>
      <w:proofErr w:type="spellStart"/>
      <w:r>
        <w:t>Palluel</w:t>
      </w:r>
      <w:proofErr w:type="spellEnd"/>
      <w:r>
        <w:t xml:space="preserve">-Germain, R., Boy, F., </w:t>
      </w:r>
      <w:proofErr w:type="spellStart"/>
      <w:r>
        <w:t>Orliaguet</w:t>
      </w:r>
      <w:proofErr w:type="spellEnd"/>
      <w:r>
        <w:t xml:space="preserve">, J. P., &amp; </w:t>
      </w:r>
      <w:proofErr w:type="spellStart"/>
      <w:r>
        <w:t>Coello</w:t>
      </w:r>
      <w:proofErr w:type="spellEnd"/>
      <w:r>
        <w:t xml:space="preserve">, Y. (2004). Visual and motor constraints on trajectory planning in pointing movements. </w:t>
      </w:r>
      <w:r>
        <w:rPr>
          <w:i/>
          <w:iCs/>
        </w:rPr>
        <w:t>Neuroscience Letters</w:t>
      </w:r>
      <w:r>
        <w:t xml:space="preserve">, </w:t>
      </w:r>
      <w:r>
        <w:rPr>
          <w:i/>
          <w:iCs/>
        </w:rPr>
        <w:t>372</w:t>
      </w:r>
      <w:r>
        <w:t>(3), 235–239. https://doi.org/10.1016/j.neulet.2004.09.045</w:t>
      </w:r>
    </w:p>
    <w:p w14:paraId="6A1D9E29" w14:textId="77777777" w:rsidR="005828B4" w:rsidRDefault="005828B4" w:rsidP="005828B4">
      <w:pPr>
        <w:pStyle w:val="Bibliography"/>
      </w:pPr>
      <w:r>
        <w:lastRenderedPageBreak/>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0D496E2E" w14:textId="77777777" w:rsidR="005828B4" w:rsidRDefault="005828B4" w:rsidP="005828B4">
      <w:pPr>
        <w:pStyle w:val="Bibliography"/>
      </w:pPr>
      <w:r>
        <w:t xml:space="preserve">Peters, M. A. K., &amp; Lau, H. (2015). </w:t>
      </w:r>
      <w:r>
        <w:rPr>
          <w:i/>
          <w:iCs/>
        </w:rPr>
        <w:t>Human observers have optimal introspective access to perceptual processes even for visually masked stimuli</w:t>
      </w:r>
      <w:r>
        <w:t>. 30.</w:t>
      </w:r>
    </w:p>
    <w:p w14:paraId="551481AC" w14:textId="77777777" w:rsidR="005828B4" w:rsidRDefault="005828B4" w:rsidP="005828B4">
      <w:pPr>
        <w:pStyle w:val="Bibliography"/>
      </w:pPr>
      <w:r>
        <w:t xml:space="preserve">Poirier, C., Collignon, O., </w:t>
      </w:r>
      <w:proofErr w:type="spellStart"/>
      <w:r>
        <w:t>DeVolder</w:t>
      </w:r>
      <w:proofErr w:type="spellEnd"/>
      <w:r>
        <w:t xml:space="preserve">, A. G., </w:t>
      </w:r>
      <w:proofErr w:type="spellStart"/>
      <w:r>
        <w:t>Renier</w:t>
      </w:r>
      <w:proofErr w:type="spellEnd"/>
      <w:r>
        <w:t xml:space="preserve">, L., </w:t>
      </w:r>
      <w:proofErr w:type="spellStart"/>
      <w:r>
        <w:t>Vanlierde</w:t>
      </w:r>
      <w:proofErr w:type="spellEnd"/>
      <w:r>
        <w:t xml:space="preserve">, A., </w:t>
      </w:r>
      <w:proofErr w:type="spellStart"/>
      <w:r>
        <w:t>Tranduy</w:t>
      </w:r>
      <w:proofErr w:type="spellEnd"/>
      <w:r>
        <w:t xml:space="preserve">, D., &amp; </w:t>
      </w:r>
      <w:proofErr w:type="spellStart"/>
      <w:r>
        <w:t>Scheiber</w:t>
      </w:r>
      <w:proofErr w:type="spellEnd"/>
      <w:r>
        <w:t xml:space="preserve">,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0EBF8EB6" w14:textId="77777777" w:rsidR="005828B4" w:rsidRDefault="005828B4" w:rsidP="005828B4">
      <w:pPr>
        <w:pStyle w:val="Bibliography"/>
      </w:pPr>
      <w:r>
        <w:t xml:space="preserve">Pratte, M. S., &amp; </w:t>
      </w:r>
      <w:proofErr w:type="spellStart"/>
      <w:r>
        <w:t>Rouder</w:t>
      </w:r>
      <w:proofErr w:type="spellEnd"/>
      <w:r>
        <w:t xml:space="preserve">, J. N. (2009). A task-difficulty artifact in subliminal priming. </w:t>
      </w:r>
      <w:r>
        <w:rPr>
          <w:i/>
          <w:iCs/>
        </w:rPr>
        <w:t>Attention, Perception, &amp; Psychophysics</w:t>
      </w:r>
      <w:r>
        <w:t xml:space="preserve">, </w:t>
      </w:r>
      <w:r>
        <w:rPr>
          <w:i/>
          <w:iCs/>
        </w:rPr>
        <w:t>71</w:t>
      </w:r>
      <w:r>
        <w:t>(6), 1276–1283. https://doi.org/10.3758/APP.71.6.1276</w:t>
      </w:r>
    </w:p>
    <w:p w14:paraId="65D28CD2" w14:textId="77777777" w:rsidR="005828B4" w:rsidRDefault="005828B4" w:rsidP="005828B4">
      <w:pPr>
        <w:pStyle w:val="Bibliography"/>
      </w:pPr>
      <w:proofErr w:type="spellStart"/>
      <w:r>
        <w:t>Reingold</w:t>
      </w:r>
      <w:proofErr w:type="spellEnd"/>
      <w:r>
        <w:t xml:space="preserve">, E. M., &amp; </w:t>
      </w:r>
      <w:proofErr w:type="spellStart"/>
      <w:r>
        <w:t>Merikle</w:t>
      </w:r>
      <w:proofErr w:type="spellEnd"/>
      <w:r>
        <w:t xml:space="preserve">, P. M. (1988). Using direct and indirect measures to study perception without awareness. </w:t>
      </w:r>
      <w:r>
        <w:rPr>
          <w:i/>
          <w:iCs/>
        </w:rPr>
        <w:t>Perception &amp; Psychophysics</w:t>
      </w:r>
      <w:r>
        <w:t xml:space="preserve">, </w:t>
      </w:r>
      <w:r>
        <w:rPr>
          <w:i/>
          <w:iCs/>
        </w:rPr>
        <w:t>44</w:t>
      </w:r>
      <w:r>
        <w:t>(6), 563–575. https://doi.org/10.3758/BF03207490</w:t>
      </w:r>
    </w:p>
    <w:p w14:paraId="597130AD" w14:textId="77777777" w:rsidR="005828B4" w:rsidRDefault="005828B4" w:rsidP="005828B4">
      <w:pPr>
        <w:pStyle w:val="Bibliography"/>
      </w:pPr>
      <w:proofErr w:type="spellStart"/>
      <w:r>
        <w:t>Resulaj</w:t>
      </w:r>
      <w:proofErr w:type="spellEnd"/>
      <w:r>
        <w:t xml:space="preserve">, A., </w:t>
      </w:r>
      <w:proofErr w:type="spellStart"/>
      <w:r>
        <w:t>Kiani</w:t>
      </w:r>
      <w:proofErr w:type="spellEnd"/>
      <w:r>
        <w:t xml:space="preserve">, R., Wolpert, D. M., &amp; </w:t>
      </w:r>
      <w:proofErr w:type="spellStart"/>
      <w:r>
        <w:t>Shadlen</w:t>
      </w:r>
      <w:proofErr w:type="spellEnd"/>
      <w:r>
        <w:t xml:space="preserve">, M. N. (2009). Changes of mind in decision-making. </w:t>
      </w:r>
      <w:r>
        <w:rPr>
          <w:i/>
          <w:iCs/>
        </w:rPr>
        <w:t>Nature</w:t>
      </w:r>
      <w:r>
        <w:t xml:space="preserve">, </w:t>
      </w:r>
      <w:r>
        <w:rPr>
          <w:i/>
          <w:iCs/>
        </w:rPr>
        <w:t>461</w:t>
      </w:r>
      <w:r>
        <w:t>(7261), 263–266. https://doi.org/10.1038/nature08275</w:t>
      </w:r>
    </w:p>
    <w:p w14:paraId="66653543" w14:textId="77777777" w:rsidR="005828B4" w:rsidRDefault="005828B4" w:rsidP="005828B4">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53B93211" w14:textId="77777777" w:rsidR="005828B4" w:rsidRDefault="005828B4" w:rsidP="005828B4">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02C29125" w14:textId="77777777" w:rsidR="005828B4" w:rsidRDefault="005828B4" w:rsidP="005828B4">
      <w:pPr>
        <w:pStyle w:val="Bibliography"/>
      </w:pPr>
      <w:r>
        <w:t xml:space="preserve">Sandberg, K., Timmermans, B., Overgaard, M., &amp; </w:t>
      </w:r>
      <w:proofErr w:type="spellStart"/>
      <w:r>
        <w:t>Cleeremans</w:t>
      </w:r>
      <w:proofErr w:type="spellEnd"/>
      <w:r>
        <w:t xml:space="preserve">, A. (2010). Measuring consciousness: Is one measure better than the other? </w:t>
      </w:r>
      <w:r>
        <w:rPr>
          <w:i/>
          <w:iCs/>
        </w:rPr>
        <w:t>Consciousness and Cognition</w:t>
      </w:r>
      <w:r>
        <w:t xml:space="preserve">, </w:t>
      </w:r>
      <w:r>
        <w:rPr>
          <w:i/>
          <w:iCs/>
        </w:rPr>
        <w:t>19</w:t>
      </w:r>
      <w:r>
        <w:t>(4), 1069–1078. https://doi.org/10.1016/j.concog.2009.12.013</w:t>
      </w:r>
    </w:p>
    <w:p w14:paraId="7D46D92F" w14:textId="77777777" w:rsidR="005828B4" w:rsidRDefault="005828B4" w:rsidP="005828B4">
      <w:pPr>
        <w:pStyle w:val="Bibliography"/>
      </w:pPr>
      <w:proofErr w:type="spellStart"/>
      <w:r>
        <w:t>Sassenhagen</w:t>
      </w:r>
      <w:proofErr w:type="spellEnd"/>
      <w:r>
        <w:t xml:space="preserve">, J., &amp; </w:t>
      </w:r>
      <w:proofErr w:type="spellStart"/>
      <w:r>
        <w:t>Draschkow</w:t>
      </w:r>
      <w:proofErr w:type="spellEnd"/>
      <w:r>
        <w:t xml:space="preserve">,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2206C861" w14:textId="77777777" w:rsidR="005828B4" w:rsidRDefault="005828B4" w:rsidP="005828B4">
      <w:pPr>
        <w:pStyle w:val="Bibliography"/>
      </w:pPr>
      <w:r>
        <w:t xml:space="preserve">Sawchuk, C. N., </w:t>
      </w:r>
      <w:proofErr w:type="spellStart"/>
      <w:r>
        <w:t>Lohr</w:t>
      </w:r>
      <w:proofErr w:type="spellEnd"/>
      <w:r>
        <w:t xml:space="preserve">, J. M., </w:t>
      </w:r>
      <w:proofErr w:type="spellStart"/>
      <w:r>
        <w:t>Westendorf</w:t>
      </w:r>
      <w:proofErr w:type="spellEnd"/>
      <w:r>
        <w:t xml:space="preserve">, D. H., Meunier, S. A., &amp; </w:t>
      </w:r>
      <w:proofErr w:type="spellStart"/>
      <w:r>
        <w:t>Tolin</w:t>
      </w:r>
      <w:proofErr w:type="spellEnd"/>
      <w:r>
        <w:t xml:space="preserve">, D. F. (2002). Emotional responding to fearful and disgusting stimuli in specific </w:t>
      </w:r>
      <w:proofErr w:type="spellStart"/>
      <w:r>
        <w:t>phobics</w:t>
      </w:r>
      <w:proofErr w:type="spellEnd"/>
      <w:r>
        <w:t xml:space="preserve">. </w:t>
      </w:r>
      <w:proofErr w:type="spellStart"/>
      <w:r>
        <w:rPr>
          <w:i/>
          <w:iCs/>
        </w:rPr>
        <w:t>Behaviour</w:t>
      </w:r>
      <w:proofErr w:type="spellEnd"/>
      <w:r>
        <w:rPr>
          <w:i/>
          <w:iCs/>
        </w:rPr>
        <w:t xml:space="preserve"> Research and Therapy</w:t>
      </w:r>
      <w:r>
        <w:t xml:space="preserve">, </w:t>
      </w:r>
      <w:r>
        <w:rPr>
          <w:i/>
          <w:iCs/>
        </w:rPr>
        <w:t>40</w:t>
      </w:r>
      <w:r>
        <w:t>(9), 1031–1046. https://doi.org/10.1016/S0005-7967(01)00093-6</w:t>
      </w:r>
    </w:p>
    <w:p w14:paraId="7941F5CB" w14:textId="77777777" w:rsidR="005828B4" w:rsidRDefault="005828B4" w:rsidP="005828B4">
      <w:pPr>
        <w:pStyle w:val="Bibliography"/>
      </w:pPr>
      <w:proofErr w:type="spellStart"/>
      <w:r>
        <w:lastRenderedPageBreak/>
        <w:t>Scherbaum</w:t>
      </w:r>
      <w:proofErr w:type="spellEnd"/>
      <w:r>
        <w:t xml:space="preserve">, S., </w:t>
      </w:r>
      <w:proofErr w:type="spellStart"/>
      <w:r>
        <w:t>Dshemuchadse</w:t>
      </w:r>
      <w:proofErr w:type="spellEnd"/>
      <w:r>
        <w:t xml:space="preserve">, M., Fischer, R., &amp; </w:t>
      </w:r>
      <w:proofErr w:type="spellStart"/>
      <w:r>
        <w:t>Goschke</w:t>
      </w:r>
      <w:proofErr w:type="spellEnd"/>
      <w:r>
        <w:t xml:space="preserve">, T. (2010). How decisions evolve: The temporal dynamics of action selection. </w:t>
      </w:r>
      <w:r>
        <w:rPr>
          <w:i/>
          <w:iCs/>
        </w:rPr>
        <w:t>Cognition</w:t>
      </w:r>
      <w:r>
        <w:t xml:space="preserve">, </w:t>
      </w:r>
      <w:r>
        <w:rPr>
          <w:i/>
          <w:iCs/>
        </w:rPr>
        <w:t>115</w:t>
      </w:r>
      <w:r>
        <w:t>(3), 407–416. https://doi.org/10.1016/j.cognition.2010.02.004</w:t>
      </w:r>
    </w:p>
    <w:p w14:paraId="727F74AA" w14:textId="77777777" w:rsidR="005828B4" w:rsidRDefault="005828B4" w:rsidP="005828B4">
      <w:pPr>
        <w:pStyle w:val="Bibliography"/>
      </w:pPr>
      <w:proofErr w:type="spellStart"/>
      <w:r>
        <w:t>Scherbaum</w:t>
      </w:r>
      <w:proofErr w:type="spellEnd"/>
      <w:r>
        <w:t xml:space="preserve">, S., &amp; </w:t>
      </w:r>
      <w:proofErr w:type="spellStart"/>
      <w:r>
        <w:t>Kieslich</w:t>
      </w:r>
      <w:proofErr w:type="spellEnd"/>
      <w:r>
        <w:t xml:space="preserve">,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1EAB8AC8" w14:textId="77777777" w:rsidR="005828B4" w:rsidRDefault="005828B4" w:rsidP="005828B4">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35F7D939" w14:textId="77777777" w:rsidR="005828B4" w:rsidRDefault="005828B4" w:rsidP="005828B4">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00552CE3" w14:textId="77777777" w:rsidR="005828B4" w:rsidRDefault="005828B4" w:rsidP="005828B4">
      <w:pPr>
        <w:pStyle w:val="Bibliography"/>
      </w:pPr>
      <w:proofErr w:type="spellStart"/>
      <w:r>
        <w:t>Siedlecka</w:t>
      </w:r>
      <w:proofErr w:type="spellEnd"/>
      <w:r>
        <w:t xml:space="preserve">, E., &amp; Denson, T. F. (2019). Experimental Methods for Inducing Basic Emotions: A Qualitative Review. </w:t>
      </w:r>
      <w:r>
        <w:rPr>
          <w:i/>
          <w:iCs/>
        </w:rPr>
        <w:t>Emotion Review</w:t>
      </w:r>
      <w:r>
        <w:t xml:space="preserve">, </w:t>
      </w:r>
      <w:r>
        <w:rPr>
          <w:i/>
          <w:iCs/>
        </w:rPr>
        <w:t>11</w:t>
      </w:r>
      <w:r>
        <w:t>(1), 87–97. https://doi.org/10.1177/1754073917749016</w:t>
      </w:r>
    </w:p>
    <w:p w14:paraId="5EA7B763" w14:textId="77777777" w:rsidR="005828B4" w:rsidRDefault="005828B4" w:rsidP="005828B4">
      <w:pPr>
        <w:pStyle w:val="Bibliography"/>
      </w:pPr>
      <w:proofErr w:type="spellStart"/>
      <w:r>
        <w:t>Sklar</w:t>
      </w:r>
      <w:proofErr w:type="spellEnd"/>
      <w:r>
        <w:t xml:space="preserve">, A. Y., Levy, N., Goldstein, A., Mandel, R., </w:t>
      </w:r>
      <w:proofErr w:type="spellStart"/>
      <w:r>
        <w:t>Maril</w:t>
      </w:r>
      <w:proofErr w:type="spellEnd"/>
      <w:r>
        <w:t xml:space="preserve">, A., &amp; </w:t>
      </w:r>
      <w:proofErr w:type="spellStart"/>
      <w:r>
        <w:t>Hassin</w:t>
      </w:r>
      <w:proofErr w:type="spellEnd"/>
      <w:r>
        <w:t xml:space="preserve">, R. R. (2012). Reading and doing arithmetic </w:t>
      </w:r>
      <w:proofErr w:type="spellStart"/>
      <w:r>
        <w:t>nonconsciously</w:t>
      </w:r>
      <w:proofErr w:type="spellEnd"/>
      <w:r>
        <w:t xml:space="preserve">. </w:t>
      </w:r>
      <w:r>
        <w:rPr>
          <w:i/>
          <w:iCs/>
        </w:rPr>
        <w:t>Proceedings of the National Academy of Sciences</w:t>
      </w:r>
      <w:r>
        <w:t xml:space="preserve">, </w:t>
      </w:r>
      <w:r>
        <w:rPr>
          <w:i/>
          <w:iCs/>
        </w:rPr>
        <w:t>109</w:t>
      </w:r>
      <w:r>
        <w:t>(48), 19614–19619. https://doi.org/10.1073/pnas.1211645109</w:t>
      </w:r>
    </w:p>
    <w:p w14:paraId="63333046" w14:textId="77777777" w:rsidR="005828B4" w:rsidRDefault="005828B4" w:rsidP="005828B4">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3DCFD774" w14:textId="77777777" w:rsidR="005828B4" w:rsidRDefault="005828B4" w:rsidP="005828B4">
      <w:pPr>
        <w:pStyle w:val="Bibliography"/>
      </w:pPr>
      <w:r>
        <w:t xml:space="preserve">Spivey, M. J., Grosjean, M., &amp; </w:t>
      </w:r>
      <w:proofErr w:type="spellStart"/>
      <w:r>
        <w:t>Knoblich</w:t>
      </w:r>
      <w:proofErr w:type="spellEnd"/>
      <w:r>
        <w:t xml:space="preserve">,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98957CD" w14:textId="77777777" w:rsidR="005828B4" w:rsidRDefault="005828B4" w:rsidP="005828B4">
      <w:pPr>
        <w:pStyle w:val="Bibliography"/>
      </w:pPr>
      <w:proofErr w:type="spellStart"/>
      <w:r>
        <w:t>Tononi</w:t>
      </w:r>
      <w:proofErr w:type="spellEnd"/>
      <w:r>
        <w:t xml:space="preserve">, G., </w:t>
      </w:r>
      <w:proofErr w:type="spellStart"/>
      <w:r>
        <w:t>Boly</w:t>
      </w:r>
      <w:proofErr w:type="spellEnd"/>
      <w:r>
        <w:t xml:space="preserve">, M., </w:t>
      </w:r>
      <w:proofErr w:type="spellStart"/>
      <w:r>
        <w:t>Massimini</w:t>
      </w:r>
      <w:proofErr w:type="spellEnd"/>
      <w:r>
        <w:t xml:space="preserve">, M., &amp; Koch, C. (2016). Integrated information theory: From consciousness to its physical substrate. </w:t>
      </w:r>
      <w:r>
        <w:rPr>
          <w:i/>
          <w:iCs/>
        </w:rPr>
        <w:t>Nature Reviews Neuroscience</w:t>
      </w:r>
      <w:r>
        <w:t xml:space="preserve">, </w:t>
      </w:r>
      <w:r>
        <w:rPr>
          <w:i/>
          <w:iCs/>
        </w:rPr>
        <w:t>17</w:t>
      </w:r>
      <w:r>
        <w:t>(7), 450–461. https://doi.org/10.1038/nrn.2016.44</w:t>
      </w:r>
    </w:p>
    <w:p w14:paraId="54FA4B6F" w14:textId="77777777" w:rsidR="005828B4" w:rsidRDefault="005828B4" w:rsidP="005828B4">
      <w:pPr>
        <w:pStyle w:val="Bibliography"/>
      </w:pPr>
      <w:r>
        <w:t xml:space="preserve">Van den </w:t>
      </w:r>
      <w:proofErr w:type="spellStart"/>
      <w:r>
        <w:t>Bussche</w:t>
      </w:r>
      <w:proofErr w:type="spellEnd"/>
      <w:r>
        <w:t xml:space="preserve">, E., Van den </w:t>
      </w:r>
      <w:proofErr w:type="spellStart"/>
      <w:r>
        <w:t>Noortgate</w:t>
      </w:r>
      <w:proofErr w:type="spellEnd"/>
      <w:r>
        <w:t xml:space="preserve">, W., &amp; </w:t>
      </w:r>
      <w:proofErr w:type="spellStart"/>
      <w:r>
        <w:t>Reynvoet</w:t>
      </w:r>
      <w:proofErr w:type="spellEnd"/>
      <w:r>
        <w:t xml:space="preserve">, B. (2009). Mechanisms of masked priming: A meta-analysis. </w:t>
      </w:r>
      <w:r>
        <w:rPr>
          <w:i/>
          <w:iCs/>
        </w:rPr>
        <w:t>Psychological Bulletin</w:t>
      </w:r>
      <w:r>
        <w:t xml:space="preserve">, </w:t>
      </w:r>
      <w:r>
        <w:rPr>
          <w:i/>
          <w:iCs/>
        </w:rPr>
        <w:t>135</w:t>
      </w:r>
      <w:r>
        <w:t>(3), 452–477. https://doi.org/10.1037/a0015329</w:t>
      </w:r>
    </w:p>
    <w:p w14:paraId="212CB3BF" w14:textId="77777777" w:rsidR="005828B4" w:rsidRDefault="005828B4" w:rsidP="005828B4">
      <w:pPr>
        <w:pStyle w:val="Bibliography"/>
      </w:pPr>
      <w:r>
        <w:lastRenderedPageBreak/>
        <w:t xml:space="preserve">von </w:t>
      </w:r>
      <w:proofErr w:type="spellStart"/>
      <w:r>
        <w:t>Hofsten</w:t>
      </w:r>
      <w:proofErr w:type="spellEnd"/>
      <w:r>
        <w:t xml:space="preserve">, C., &amp; </w:t>
      </w:r>
      <w:proofErr w:type="spellStart"/>
      <w:r>
        <w:t>Lindhagen</w:t>
      </w:r>
      <w:proofErr w:type="spellEnd"/>
      <w:r>
        <w:t xml:space="preserve">, K. (1979). Observations on the development of reaching for moving objects. </w:t>
      </w:r>
      <w:r>
        <w:rPr>
          <w:i/>
          <w:iCs/>
        </w:rPr>
        <w:t>Journal of Experimental Child Psychology</w:t>
      </w:r>
      <w:r>
        <w:t xml:space="preserve">, </w:t>
      </w:r>
      <w:r>
        <w:rPr>
          <w:i/>
          <w:iCs/>
        </w:rPr>
        <w:t>28</w:t>
      </w:r>
      <w:r>
        <w:t>(1), 158–173. https://doi.org/10.1016/0022-0965(79)90109-7</w:t>
      </w:r>
    </w:p>
    <w:p w14:paraId="4AF878BC" w14:textId="77777777" w:rsidR="005828B4" w:rsidRDefault="005828B4" w:rsidP="005828B4">
      <w:pPr>
        <w:pStyle w:val="Bibliography"/>
      </w:pPr>
      <w:proofErr w:type="spellStart"/>
      <w:r>
        <w:t>Willander</w:t>
      </w:r>
      <w:proofErr w:type="spellEnd"/>
      <w:r>
        <w:t xml:space="preserve">, J., &amp; Larsson, M. (2006). Smell your way back to childhood: Autobiographical odor memory. </w:t>
      </w:r>
      <w:r>
        <w:rPr>
          <w:i/>
          <w:iCs/>
        </w:rPr>
        <w:t>Psychonomic Bulletin &amp; Review</w:t>
      </w:r>
      <w:r>
        <w:t xml:space="preserve">, </w:t>
      </w:r>
      <w:r>
        <w:rPr>
          <w:i/>
          <w:iCs/>
        </w:rPr>
        <w:t>13</w:t>
      </w:r>
      <w:r>
        <w:t>(2), 240–244. https://doi.org/10.3758/BF03193837</w:t>
      </w:r>
    </w:p>
    <w:p w14:paraId="393C8FAD" w14:textId="77777777" w:rsidR="005828B4" w:rsidRDefault="005828B4" w:rsidP="005828B4">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360AF58" w14:textId="77777777" w:rsidR="005828B4" w:rsidRDefault="005828B4" w:rsidP="005828B4">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0F33B876" w14:textId="77777777" w:rsidR="005828B4" w:rsidRDefault="005828B4" w:rsidP="005828B4">
      <w:pPr>
        <w:pStyle w:val="Bibliography"/>
      </w:pPr>
      <w:r>
        <w:t xml:space="preserve">Xiao, K., Yamauchi, T., &amp; Bowman, C. (2015). </w:t>
      </w:r>
      <w:r>
        <w:rPr>
          <w:i/>
          <w:iCs/>
        </w:rPr>
        <w:t>Assessing Masked Semantic Priming: Cursor Trajectory versus Response Time Measures</w:t>
      </w:r>
      <w:r>
        <w:t>. 7.</w:t>
      </w:r>
    </w:p>
    <w:p w14:paraId="4E383326" w14:textId="77777777" w:rsidR="005828B4" w:rsidRDefault="005828B4" w:rsidP="005828B4">
      <w:pPr>
        <w:pStyle w:val="Bibliography"/>
      </w:pPr>
      <w:r>
        <w:t xml:space="preserve">Yuval-Greenberg, S., &amp; </w:t>
      </w:r>
      <w:proofErr w:type="spellStart"/>
      <w:r>
        <w:t>Heeger</w:t>
      </w:r>
      <w:proofErr w:type="spellEnd"/>
      <w:r>
        <w:t xml:space="preserve">,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5D0F200E" w14:textId="77777777" w:rsidR="005828B4" w:rsidRDefault="005828B4" w:rsidP="005828B4">
      <w:pPr>
        <w:pStyle w:val="Bibliography"/>
      </w:pPr>
      <w:proofErr w:type="spellStart"/>
      <w:r>
        <w:t>Zerweck</w:t>
      </w:r>
      <w:proofErr w:type="spellEnd"/>
      <w:r>
        <w:t xml:space="preserve">, I. A., Kao, C.-S., </w:t>
      </w:r>
      <w:proofErr w:type="spellStart"/>
      <w:r>
        <w:t>Meyen</w:t>
      </w:r>
      <w:proofErr w:type="spellEnd"/>
      <w:r>
        <w:t xml:space="preserve">, S., Amado, C., von Eltz, M., </w:t>
      </w:r>
      <w:proofErr w:type="spellStart"/>
      <w:r>
        <w:t>Klimm</w:t>
      </w:r>
      <w:proofErr w:type="spellEnd"/>
      <w:r>
        <w:t xml:space="preserve">,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5664951E"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spacing w:line="480" w:lineRule="auto"/>
        <w:jc w:val="left"/>
        <w:rPr>
          <w:lang w:eastAsia="ja-JP" w:bidi="ar-SA"/>
        </w:rPr>
      </w:pPr>
      <w:r>
        <w:rPr>
          <w:lang w:eastAsia="ja-JP" w:bidi="ar-SA"/>
        </w:rPr>
        <w:br w:type="page"/>
      </w:r>
    </w:p>
    <w:p w14:paraId="606C302C" w14:textId="77777777" w:rsidR="000377D0" w:rsidRDefault="000377D0" w:rsidP="000377D0">
      <w:pPr>
        <w:pStyle w:val="Heading2"/>
        <w:rPr>
          <w:rtl/>
          <w:lang w:bidi="he-IL"/>
        </w:rPr>
      </w:pPr>
      <w:bookmarkStart w:id="89" w:name="_Toc114469912"/>
      <w:r>
        <w:rPr>
          <w:rFonts w:hint="cs"/>
          <w:rtl/>
          <w:lang w:bidi="he-IL"/>
        </w:rPr>
        <w:lastRenderedPageBreak/>
        <w:t>תקציר</w:t>
      </w:r>
      <w:bookmarkEnd w:id="89"/>
    </w:p>
    <w:p w14:paraId="3180F29C" w14:textId="77777777" w:rsidR="000377D0" w:rsidRDefault="000377D0" w:rsidP="000377D0">
      <w:pPr>
        <w:bidi/>
        <w:rPr>
          <w:rtl/>
          <w:lang w:eastAsia="ja-JP"/>
        </w:rPr>
      </w:pPr>
      <w:r>
        <w:rPr>
          <w:rFonts w:hint="cs"/>
          <w:rtl/>
          <w:lang w:eastAsia="ja-JP"/>
        </w:rPr>
        <w:t>על אף היותם בלתי נראים עבורנו, גירויים לא מודעים הוכחו בעבר כמסוגלים להשפיע על ההתנהגות שלנו. למרות זאת, תחום המחקר של עיבוד לא מודע שופע בממצאים סותרים אשר מעוררים מחלוקות לגבי היקפו, ובאופן ספציפי לגבי עיבוד סמנטי. את המחלוקות הללו ניתן להסביר על ידי מגבלות מתודולוגיות אשר מאפיינות חלק מהמחקרים בתחום. מגבלה אחת, אשר נחקרת בתזה הנוכחית, היא הערכת חסר של עיבוד לא מודע הנובעת משימוש במדדים שאינם רגישים מספיק לאפקט הלא מודע. המדד הנפוץ ביותר לבחינה של אפקטים לא מודעים הינו זמן התגובה של תשובות הניתנות באמצעות מקלדת. אולם אמצעי זה בדרך כלל מפיק אפקטים קטנים מאוד ומספק מידע רק לגבי התשובה הסופית ולא לגבי ההליכים שהובילו אליה. פתרון אפשרי לשתי הבעיות הללו הוא שימוש באמצעים למעקב אחר תנועה, אשר הפכו לכלי נפוץ לחשיפת הליכים קוגניטיביי</w:t>
      </w:r>
      <w:r>
        <w:rPr>
          <w:rFonts w:hint="eastAsia"/>
          <w:rtl/>
          <w:lang w:eastAsia="ja-JP"/>
        </w:rPr>
        <w:t>ם</w:t>
      </w:r>
      <w:r>
        <w:rPr>
          <w:rFonts w:hint="cs"/>
          <w:rtl/>
          <w:lang w:eastAsia="ja-JP"/>
        </w:rPr>
        <w:t>.</w:t>
      </w:r>
    </w:p>
    <w:p w14:paraId="3AE8105B" w14:textId="77777777" w:rsidR="000377D0" w:rsidRDefault="000377D0" w:rsidP="000377D0">
      <w:pPr>
        <w:bidi/>
        <w:rPr>
          <w:rtl/>
          <w:lang w:eastAsia="ja-JP"/>
        </w:rPr>
      </w:pPr>
      <w:r>
        <w:rPr>
          <w:rFonts w:hint="cs"/>
          <w:rtl/>
          <w:lang w:eastAsia="ja-JP"/>
        </w:rPr>
        <w:t>אך האם מעקב אחר תנועה אכן רגיש יותר לאפקטים לא מודעים מאשר מקלדת? עד עתה, מחקר אחד בלבד השווה בין המדדים באופן ישיר ומצא אפקט לא מודע שולי באמצעות מקלדת אך מובהק באמצעות שימוש בעכבר. אולם מדד המודעות כמו גם המערכת למעקב אחר תנועה בהם נעשה שימוש במחקר זה הינם מוגבלים. מטרת התזה הנוכחית היא לבחון האם למעקב אחר תנועה יש יתרון על פני מקלדת בכל הנוגע לגילוי אפקטים לא מודעים, תוך כדי התגברות על המגבלות הללו.</w:t>
      </w:r>
    </w:p>
    <w:p w14:paraId="73C84A0C" w14:textId="77777777" w:rsidR="000377D0" w:rsidRDefault="000377D0" w:rsidP="000377D0">
      <w:pPr>
        <w:bidi/>
        <w:rPr>
          <w:rtl/>
          <w:lang w:eastAsia="ja-JP"/>
        </w:rPr>
      </w:pPr>
      <w:r>
        <w:rPr>
          <w:rFonts w:hint="cs"/>
          <w:rtl/>
          <w:lang w:eastAsia="ja-JP"/>
        </w:rPr>
        <w:t xml:space="preserve">לשם כך, עשיתי שימוש במדדים מחמירים למודעות בשילוב עם מעקב אחר תנועת הושטה אינטואיטיבית בסדרה של ארבעה ניסויים. שלושה מחקרי גישוש ראשוניים נערכו על מנת לזהות את התנאים האופטימליים לגילוי של אפקטים לא מודעים באמצעות תנועות הושטה. מחקר אישוש רביעי השווה ישירות בין תנועות הושטה לבין מקלדת. ארבעת המחקרים התבססו על המחקר הקלאסי של דהאן ושותפיו (2001) שבו נבדקים סיווגו סמנטית מילת מטרה אשר עקבה אחרי מילת פריים זהה/שונה שהוצגה באופן לא מודע. הניסוי הראשון הפיק תוצאות שאינן מובהקות, כנראה בשל זמני התגובה הארוכים של הנבדקים. בניסוי השני הוטלה מגבלה נוקשה יותר על זמן התגובה אשר כללה מגבלה על תחילת התנועה ומגבלה על משך התנועה. כמו כן, ניתן בלוק אימון נוסף על מנת לשפר את זמן התגובה. כתוצאה מקיצור זמן התגובה, מספר רב של חזרות לא הושלמו בהצלחה ולפיכך נפסלו. לכן, בניסוי השלישי נוסף יום אימון נפרד שנועד לשפר את זמני התגובה של הנבדקים. אף על פי שמספר החזרות הפסולות לא פחת, בניסוי השלישי התגלה רמז להבדל בין תנאי הניסוי אשר סימל עיבוד לא מודע. בניסוי הרביעי הושמט יום האימון הנוסף ונכללו שתי מטלות נפרדות, באחת מהן נבדקים ענו באמצעות מקלדת </w:t>
      </w:r>
      <w:proofErr w:type="spellStart"/>
      <w:r>
        <w:rPr>
          <w:rFonts w:hint="cs"/>
          <w:rtl/>
          <w:lang w:eastAsia="ja-JP"/>
        </w:rPr>
        <w:t>ובשניה</w:t>
      </w:r>
      <w:proofErr w:type="spellEnd"/>
      <w:r>
        <w:rPr>
          <w:rFonts w:hint="cs"/>
          <w:rtl/>
          <w:lang w:eastAsia="ja-JP"/>
        </w:rPr>
        <w:t xml:space="preserve"> באמצעות תנועות הושטה. שתי המטלות חשפו אפקט לא מודע, אשר בשילוב עם המדדים הנוקשים למודעות, סיפקו עדות שאינה קלה להפרכה לקיום של עיבוד לא מודע. בניגוד לממצאים קודמים, האפקט הלא מודע במטלת המעקב אחר תנועה לא היה גדול מזה שהתגלה במטלת המקלדת. לסיום מועלות הצעות לשינויים במערך הניסוי אשר יכולים לשפר אף יותר את הרגישות של מדד התנועה לעיבוד לא מודע.</w:t>
      </w:r>
    </w:p>
    <w:p w14:paraId="23F88D47" w14:textId="1BBC785A" w:rsidR="000377D0" w:rsidRDefault="000377D0">
      <w:pPr>
        <w:spacing w:line="480" w:lineRule="auto"/>
        <w:jc w:val="left"/>
        <w:rPr>
          <w:lang w:eastAsia="ja-JP"/>
        </w:rPr>
      </w:pPr>
      <w:r>
        <w:rPr>
          <w:lang w:eastAsia="ja-JP"/>
        </w:rPr>
        <w:br w:type="page"/>
      </w:r>
    </w:p>
    <w:p w14:paraId="4C3D3B27" w14:textId="77777777" w:rsidR="000377D0" w:rsidRDefault="000377D0" w:rsidP="000377D0">
      <w:pPr>
        <w:pStyle w:val="Openingheader"/>
      </w:pPr>
      <w:r w:rsidRPr="00DC4DA6">
        <w:lastRenderedPageBreak/>
        <w:drawing>
          <wp:inline distT="0" distB="0" distL="0" distR="0" wp14:anchorId="582D0831" wp14:editId="52A01465">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64132C65" w14:textId="77777777" w:rsidR="000377D0" w:rsidRPr="00B5549D" w:rsidRDefault="000377D0" w:rsidP="000377D0">
      <w:pPr>
        <w:pStyle w:val="Openingheader"/>
        <w:rPr>
          <w:rtl/>
        </w:rPr>
      </w:pPr>
      <w:r w:rsidRPr="00B5549D">
        <w:rPr>
          <w:rtl/>
        </w:rPr>
        <w:t>בית הספר סגול למדעי המוח</w:t>
      </w:r>
    </w:p>
    <w:p w14:paraId="4E9B07BE" w14:textId="77777777" w:rsidR="000377D0" w:rsidRPr="00B5549D" w:rsidRDefault="000377D0" w:rsidP="000377D0">
      <w:pPr>
        <w:pStyle w:val="Openingheader"/>
        <w:rPr>
          <w:rtl/>
        </w:rPr>
      </w:pPr>
    </w:p>
    <w:p w14:paraId="2C84D0D4" w14:textId="77777777" w:rsidR="000377D0" w:rsidRPr="00B5549D" w:rsidRDefault="000377D0" w:rsidP="000377D0">
      <w:pPr>
        <w:pStyle w:val="Openingheader"/>
        <w:rPr>
          <w:rtl/>
        </w:rPr>
      </w:pPr>
      <w:r w:rsidRPr="00B5549D">
        <w:rPr>
          <w:rtl/>
        </w:rPr>
        <w:t>הפקולטה למדעי המוח</w:t>
      </w:r>
    </w:p>
    <w:p w14:paraId="7E4C0F75" w14:textId="77777777" w:rsidR="000377D0" w:rsidRPr="00B5549D" w:rsidRDefault="000377D0" w:rsidP="000377D0">
      <w:pPr>
        <w:pStyle w:val="Openingheader"/>
        <w:rPr>
          <w:rtl/>
        </w:rPr>
      </w:pPr>
    </w:p>
    <w:p w14:paraId="46F9EF6B" w14:textId="77777777" w:rsidR="000377D0" w:rsidRPr="004C0E90" w:rsidRDefault="000377D0" w:rsidP="000377D0">
      <w:pPr>
        <w:pStyle w:val="Openingheader"/>
        <w:rPr>
          <w:sz w:val="72"/>
          <w:szCs w:val="72"/>
          <w:rtl/>
        </w:rPr>
      </w:pPr>
      <w:r w:rsidRPr="004C0E90">
        <w:rPr>
          <w:sz w:val="72"/>
          <w:szCs w:val="72"/>
          <w:rtl/>
        </w:rPr>
        <w:t>שימוש במעקב אחר תנועה על מנת לחקור את העיבוד הלא מודע</w:t>
      </w:r>
    </w:p>
    <w:p w14:paraId="7D62B5B5" w14:textId="77777777" w:rsidR="000377D0" w:rsidRDefault="000377D0" w:rsidP="000377D0">
      <w:pPr>
        <w:pStyle w:val="Openingheader"/>
        <w:rPr>
          <w:rtl/>
        </w:rPr>
      </w:pPr>
    </w:p>
    <w:p w14:paraId="4EE1D8CA" w14:textId="77777777" w:rsidR="000377D0" w:rsidRDefault="000377D0" w:rsidP="000377D0">
      <w:pPr>
        <w:pStyle w:val="Openingheader"/>
        <w:rPr>
          <w:rtl/>
        </w:rPr>
      </w:pPr>
    </w:p>
    <w:p w14:paraId="494696EC" w14:textId="77777777" w:rsidR="000377D0" w:rsidRDefault="000377D0" w:rsidP="000377D0">
      <w:pPr>
        <w:pStyle w:val="Openingheader"/>
      </w:pPr>
    </w:p>
    <w:p w14:paraId="3418B7E6" w14:textId="77777777" w:rsidR="000377D0" w:rsidRPr="00B5549D" w:rsidRDefault="000377D0" w:rsidP="000377D0">
      <w:pPr>
        <w:pStyle w:val="Openingheader"/>
        <w:rPr>
          <w:rtl/>
        </w:rPr>
      </w:pPr>
      <w:r w:rsidRPr="00B5549D">
        <w:rPr>
          <w:rtl/>
        </w:rPr>
        <w:t>מאת</w:t>
      </w:r>
    </w:p>
    <w:p w14:paraId="3353B611" w14:textId="77777777" w:rsidR="000377D0" w:rsidRPr="004C0E90" w:rsidRDefault="000377D0" w:rsidP="000377D0">
      <w:pPr>
        <w:pStyle w:val="Openingheader"/>
        <w:rPr>
          <w:b/>
          <w:bCs/>
          <w:sz w:val="56"/>
          <w:szCs w:val="56"/>
          <w:rtl/>
        </w:rPr>
      </w:pPr>
      <w:r w:rsidRPr="004C0E90">
        <w:rPr>
          <w:b/>
          <w:bCs/>
          <w:sz w:val="56"/>
          <w:szCs w:val="56"/>
          <w:rtl/>
        </w:rPr>
        <w:t>חן הלר</w:t>
      </w:r>
    </w:p>
    <w:p w14:paraId="2D7C76E7" w14:textId="77777777" w:rsidR="000377D0" w:rsidRDefault="000377D0" w:rsidP="000377D0">
      <w:pPr>
        <w:pStyle w:val="Openingheader"/>
        <w:rPr>
          <w:rtl/>
        </w:rPr>
      </w:pPr>
    </w:p>
    <w:p w14:paraId="1AEA55C2" w14:textId="77777777" w:rsidR="000377D0" w:rsidRDefault="000377D0" w:rsidP="000377D0">
      <w:pPr>
        <w:pStyle w:val="Openingheader"/>
        <w:rPr>
          <w:rtl/>
        </w:rPr>
      </w:pPr>
    </w:p>
    <w:p w14:paraId="2AE8C526" w14:textId="77777777" w:rsidR="000377D0" w:rsidRPr="00B5549D" w:rsidRDefault="000377D0" w:rsidP="000377D0">
      <w:pPr>
        <w:pStyle w:val="Openingheader"/>
        <w:rPr>
          <w:rtl/>
        </w:rPr>
      </w:pPr>
      <w:r w:rsidRPr="00B5549D">
        <w:rPr>
          <w:rtl/>
        </w:rPr>
        <w:t>החיבור בוצע בהנחיית</w:t>
      </w:r>
      <w:r>
        <w:rPr>
          <w:rFonts w:hint="cs"/>
          <w:rtl/>
        </w:rPr>
        <w:t>ה</w:t>
      </w:r>
      <w:r w:rsidRPr="00B5549D">
        <w:rPr>
          <w:rtl/>
        </w:rPr>
        <w:t xml:space="preserve"> של</w:t>
      </w:r>
    </w:p>
    <w:p w14:paraId="3EE01C32" w14:textId="77777777" w:rsidR="000377D0" w:rsidRPr="004C0E90" w:rsidRDefault="000377D0" w:rsidP="000377D0">
      <w:pPr>
        <w:pStyle w:val="Openingheader"/>
        <w:rPr>
          <w:b/>
          <w:bCs/>
          <w:sz w:val="56"/>
          <w:szCs w:val="56"/>
          <w:rtl/>
        </w:rPr>
      </w:pPr>
      <w:r w:rsidRPr="00AF7220">
        <w:rPr>
          <w:b/>
          <w:bCs/>
          <w:sz w:val="48"/>
          <w:szCs w:val="48"/>
          <w:rtl/>
        </w:rPr>
        <w:t xml:space="preserve">פרופ' ליעד מודריק </w:t>
      </w:r>
    </w:p>
    <w:p w14:paraId="36A67864" w14:textId="77777777" w:rsidR="000377D0" w:rsidRPr="00B5549D" w:rsidRDefault="000377D0" w:rsidP="000377D0">
      <w:pPr>
        <w:pStyle w:val="Openingheader"/>
      </w:pPr>
    </w:p>
    <w:p w14:paraId="2B656015" w14:textId="77777777" w:rsidR="000377D0" w:rsidRDefault="000377D0" w:rsidP="000377D0">
      <w:pPr>
        <w:pStyle w:val="Openingheader"/>
      </w:pPr>
    </w:p>
    <w:p w14:paraId="6B23D19B" w14:textId="77777777" w:rsidR="000377D0" w:rsidRDefault="000377D0" w:rsidP="000377D0">
      <w:pPr>
        <w:pStyle w:val="Openingheader"/>
        <w:rPr>
          <w:rtl/>
        </w:rPr>
      </w:pPr>
      <w:r w:rsidRPr="00B5549D">
        <w:rPr>
          <w:rtl/>
        </w:rPr>
        <w:t>ספטמבר 2022</w:t>
      </w:r>
    </w:p>
    <w:p w14:paraId="2861D536" w14:textId="28E5BF2C" w:rsidR="00FE2F43" w:rsidRDefault="00FE2F43">
      <w:pPr>
        <w:spacing w:line="480" w:lineRule="auto"/>
        <w:jc w:val="left"/>
        <w:rPr>
          <w:lang w:eastAsia="ja-JP"/>
        </w:rPr>
      </w:pPr>
      <w:r>
        <w:rPr>
          <w:lang w:eastAsia="ja-JP"/>
        </w:rPr>
        <w:br w:type="page"/>
      </w:r>
    </w:p>
    <w:p w14:paraId="0AF6278A" w14:textId="77777777" w:rsidR="00FE2F43" w:rsidRPr="00DC7936" w:rsidRDefault="00FE2F43" w:rsidP="00FE2F43">
      <w:pPr>
        <w:pStyle w:val="ListParagraph"/>
        <w:numPr>
          <w:ilvl w:val="0"/>
          <w:numId w:val="20"/>
        </w:numPr>
        <w:rPr>
          <w:strike/>
          <w:lang w:eastAsia="ja-JP" w:bidi="ar-SA"/>
        </w:rPr>
      </w:pPr>
      <w:r w:rsidRPr="00DC7936">
        <w:rPr>
          <w:strike/>
          <w:lang w:eastAsia="ja-JP" w:bidi="ar-SA"/>
        </w:rPr>
        <w:lastRenderedPageBreak/>
        <w:t>Add Empty line before each title?</w:t>
      </w:r>
    </w:p>
    <w:p w14:paraId="2057A0D7" w14:textId="77777777" w:rsidR="00FE2F43" w:rsidRPr="00DC7936" w:rsidRDefault="00FE2F43" w:rsidP="00FE2F43">
      <w:pPr>
        <w:pStyle w:val="ListParagraph"/>
        <w:numPr>
          <w:ilvl w:val="0"/>
          <w:numId w:val="20"/>
        </w:numPr>
        <w:rPr>
          <w:strike/>
          <w:lang w:eastAsia="ja-JP" w:bidi="ar-SA"/>
        </w:rPr>
      </w:pPr>
      <w:r w:rsidRPr="00DC7936">
        <w:rPr>
          <w:strike/>
          <w:lang w:eastAsia="ja-JP" w:bidi="ar-SA"/>
        </w:rPr>
        <w:t>Add page break before headers? If the header is the last line in a page and its content is in the following page.</w:t>
      </w:r>
    </w:p>
    <w:p w14:paraId="5CC22B6D" w14:textId="1A82FD51" w:rsidR="00FE2F43" w:rsidRPr="00AB53BE" w:rsidRDefault="00FE2F43" w:rsidP="00FE2F43">
      <w:pPr>
        <w:pStyle w:val="ListParagraph"/>
        <w:numPr>
          <w:ilvl w:val="0"/>
          <w:numId w:val="20"/>
        </w:numPr>
        <w:rPr>
          <w:strike/>
          <w:lang w:eastAsia="ja-JP" w:bidi="ar-SA"/>
        </w:rPr>
      </w:pPr>
      <w:r w:rsidRPr="00AB53BE">
        <w:rPr>
          <w:strike/>
          <w:lang w:eastAsia="ja-JP" w:bidi="ar-SA"/>
        </w:rPr>
        <w:t>Make sure all references appear in bibliography.</w:t>
      </w:r>
    </w:p>
    <w:p w14:paraId="2E3CC0CD" w14:textId="78F0EFEF" w:rsidR="00060CE3" w:rsidRDefault="00060CE3" w:rsidP="00FE2F43">
      <w:pPr>
        <w:pStyle w:val="ListParagraph"/>
        <w:numPr>
          <w:ilvl w:val="0"/>
          <w:numId w:val="20"/>
        </w:numPr>
        <w:rPr>
          <w:lang w:eastAsia="ja-JP" w:bidi="ar-SA"/>
        </w:rPr>
      </w:pPr>
      <w:r>
        <w:rPr>
          <w:lang w:eastAsia="ja-JP" w:bidi="ar-SA"/>
        </w:rPr>
        <w:t>Update table of contents</w:t>
      </w:r>
    </w:p>
    <w:p w14:paraId="2008CDD7" w14:textId="77777777" w:rsidR="00FE2F43" w:rsidRDefault="00FE2F43" w:rsidP="00FE2F43">
      <w:pPr>
        <w:pStyle w:val="ListParagraph"/>
        <w:numPr>
          <w:ilvl w:val="0"/>
          <w:numId w:val="20"/>
        </w:numPr>
        <w:rPr>
          <w:lang w:eastAsia="ja-JP" w:bidi="ar-SA"/>
        </w:rPr>
      </w:pPr>
      <w:r>
        <w:rPr>
          <w:lang w:eastAsia="ja-JP" w:bidi="ar-SA"/>
        </w:rPr>
        <w:t>Ideas for content:</w:t>
      </w:r>
    </w:p>
    <w:p w14:paraId="0CCD7166" w14:textId="77777777" w:rsidR="00FE2F43" w:rsidRDefault="00FE2F43" w:rsidP="00FE2F43">
      <w:pPr>
        <w:pStyle w:val="ListParagraph"/>
        <w:numPr>
          <w:ilvl w:val="1"/>
          <w:numId w:val="20"/>
        </w:numPr>
        <w:rPr>
          <w:lang w:eastAsia="ja-JP" w:bidi="ar-SA"/>
        </w:rPr>
      </w:pPr>
      <w:r>
        <w:rPr>
          <w:lang w:eastAsia="ja-JP" w:bidi="ar-SA"/>
        </w:rPr>
        <w:t>This paper claims averaging trajectories is wrong. Read it before the thesis test: Wulff (2019). Mouse-tracking: Detecting types in movement trajectories</w:t>
      </w:r>
    </w:p>
    <w:p w14:paraId="408403B0" w14:textId="77777777" w:rsidR="00FE2F43" w:rsidRDefault="00FE2F43" w:rsidP="00FE2F43">
      <w:pPr>
        <w:pStyle w:val="ListParagraph"/>
        <w:numPr>
          <w:ilvl w:val="1"/>
          <w:numId w:val="20"/>
        </w:numPr>
        <w:rPr>
          <w:lang w:eastAsia="ja-JP" w:bidi="ar-SA"/>
        </w:rPr>
      </w:pPr>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p>
    <w:p w14:paraId="238E422B" w14:textId="77777777" w:rsidR="00FE2F43" w:rsidRDefault="00FE2F43" w:rsidP="00FE2F43">
      <w:pPr>
        <w:pStyle w:val="ListParagraph"/>
        <w:numPr>
          <w:ilvl w:val="1"/>
          <w:numId w:val="20"/>
        </w:numPr>
        <w:rPr>
          <w:lang w:eastAsia="ja-JP" w:bidi="ar-SA"/>
        </w:rPr>
      </w:pPr>
      <w:r>
        <w:rPr>
          <w:lang w:eastAsia="ja-JP" w:bidi="ar-SA"/>
        </w:rPr>
        <w:t>Schmidt (2007). Measuring unconscious cognition: Beyond the zero-awareness criterion - Check if this paper has some conclusions about "reaching" that can be relevant for your discussion</w:t>
      </w:r>
    </w:p>
    <w:p w14:paraId="238D2D2F" w14:textId="77777777" w:rsidR="00FE2F43" w:rsidRDefault="00FE2F43" w:rsidP="00FE2F43">
      <w:pPr>
        <w:pStyle w:val="ListParagraph"/>
        <w:numPr>
          <w:ilvl w:val="1"/>
          <w:numId w:val="20"/>
        </w:numPr>
        <w:rPr>
          <w:lang w:eastAsia="ja-JP" w:bidi="ar-SA"/>
        </w:rPr>
      </w:pPr>
      <w:r>
        <w:rPr>
          <w:lang w:eastAsia="ja-JP" w:bidi="ar-SA"/>
        </w:rPr>
        <w:t>Distinct mechanisms for planning keypress and reaching responses: A developmental study – Read this, they show keyboard and reaching operate under different mechanisms.</w:t>
      </w:r>
    </w:p>
    <w:p w14:paraId="10E3B728" w14:textId="77777777" w:rsidR="00C50650" w:rsidRDefault="00C50650" w:rsidP="006B77E7">
      <w:pPr>
        <w:spacing w:line="480" w:lineRule="auto"/>
        <w:ind w:firstLine="0"/>
        <w:jc w:val="left"/>
        <w:rPr>
          <w:lang w:eastAsia="ja-JP"/>
        </w:rPr>
      </w:pP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79" w:author="Liad Mudrik" w:date="2022-09-15T17:03:00Z" w:initials="LM">
    <w:p w14:paraId="7BF83D85" w14:textId="77777777" w:rsidR="00422967" w:rsidRDefault="00422967" w:rsidP="0040072C">
      <w:pPr>
        <w:jc w:val="left"/>
      </w:pPr>
      <w:r>
        <w:rPr>
          <w:rStyle w:val="CommentReference"/>
        </w:rPr>
        <w:annotationRef/>
      </w:r>
      <w:r>
        <w:rPr>
          <w:sz w:val="20"/>
          <w:szCs w:val="20"/>
        </w:rPr>
        <w:t>was it higher than 0 or even higher than 0.5? report the highest value for which most subjects were above</w:t>
      </w:r>
    </w:p>
  </w:comment>
  <w:comment w:id="80" w:author="Chen Heller" w:date="2022-09-19T09:02:00Z" w:initials="CH">
    <w:p w14:paraId="22BA89A6" w14:textId="77777777" w:rsidR="006C46FC" w:rsidRDefault="006C46FC">
      <w:pPr>
        <w:pStyle w:val="CommentText"/>
        <w:jc w:val="left"/>
      </w:pPr>
      <w:r>
        <w:rPr>
          <w:rStyle w:val="CommentReference"/>
        </w:rPr>
        <w:annotationRef/>
      </w:r>
      <w:r>
        <w:t>Since the scores are evenly distributed its hard to determine how many subjects are "most subjects". Above 50%? Above 60%?</w:t>
      </w:r>
    </w:p>
    <w:p w14:paraId="693F6597" w14:textId="77777777" w:rsidR="006C46FC" w:rsidRDefault="006C46FC">
      <w:pPr>
        <w:pStyle w:val="CommentText"/>
        <w:jc w:val="left"/>
      </w:pPr>
      <w:r>
        <w:t>In mouse session:</w:t>
      </w:r>
    </w:p>
    <w:p w14:paraId="40294C37" w14:textId="77777777" w:rsidR="006C46FC" w:rsidRDefault="006C46FC">
      <w:pPr>
        <w:pStyle w:val="CommentText"/>
        <w:jc w:val="left"/>
      </w:pPr>
      <w:r>
        <w:t>15 participant are above 0.2 and 13 are below.</w:t>
      </w:r>
    </w:p>
    <w:p w14:paraId="0B5DA536" w14:textId="77777777" w:rsidR="006C46FC" w:rsidRDefault="006C46FC">
      <w:pPr>
        <w:pStyle w:val="CommentText"/>
        <w:jc w:val="left"/>
      </w:pPr>
    </w:p>
    <w:p w14:paraId="2297CA2E" w14:textId="77777777" w:rsidR="006C46FC" w:rsidRDefault="006C46FC">
      <w:pPr>
        <w:pStyle w:val="CommentText"/>
        <w:jc w:val="left"/>
      </w:pPr>
      <w:r>
        <w:t>In Keyboard session:</w:t>
      </w:r>
    </w:p>
    <w:p w14:paraId="789A2572" w14:textId="77777777" w:rsidR="006C46FC" w:rsidRDefault="006C46FC" w:rsidP="00797C26">
      <w:pPr>
        <w:pStyle w:val="CommentText"/>
        <w:jc w:val="left"/>
      </w:pPr>
      <w:r>
        <w:t>14 are above 0.3 and 19 are below.</w:t>
      </w:r>
    </w:p>
  </w:comment>
  <w:comment w:id="81" w:author="Chen Heller" w:date="2022-09-04T13:36:00Z" w:initials="CH">
    <w:p w14:paraId="32662B10" w14:textId="4E72B729"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4AF53A" w15:done="1"/>
  <w15:commentEx w15:paraId="7BF83D85" w15:done="0"/>
  <w15:commentEx w15:paraId="789A2572" w15:paraIdParent="7BF83D85" w15:done="0"/>
  <w15:commentEx w15:paraId="57C983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AFD12" w16cex:dateUtc="2022-09-01T06:42:00Z"/>
  <w16cex:commentExtensible w16cex:durableId="26CDD95A" w16cex:dateUtc="2022-09-16T00:03:00Z"/>
  <w16cex:commentExtensible w16cex:durableId="26D2AEA4" w16cex:dateUtc="2022-09-19T06:02:00Z"/>
  <w16cex:commentExtensible w16cex:durableId="26BF287B" w16cex:dateUtc="2022-09-04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4AF53A" w16cid:durableId="26BAFD12"/>
  <w16cid:commentId w16cid:paraId="7BF83D85" w16cid:durableId="26CDD95A"/>
  <w16cid:commentId w16cid:paraId="789A2572" w16cid:durableId="26D2AEA4"/>
  <w16cid:commentId w16cid:paraId="57C983B6" w16cid:durableId="26BF28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B9AB3" w14:textId="77777777" w:rsidR="00DE7B7E" w:rsidRDefault="00DE7B7E" w:rsidP="00E96D8E">
      <w:r>
        <w:separator/>
      </w:r>
    </w:p>
  </w:endnote>
  <w:endnote w:type="continuationSeparator" w:id="0">
    <w:p w14:paraId="186617AF" w14:textId="77777777" w:rsidR="00DE7B7E" w:rsidRDefault="00DE7B7E"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0CD49D" w14:textId="77777777" w:rsidR="00DE7B7E" w:rsidRDefault="00DE7B7E" w:rsidP="00E96D8E">
      <w:r>
        <w:separator/>
      </w:r>
    </w:p>
  </w:footnote>
  <w:footnote w:type="continuationSeparator" w:id="0">
    <w:p w14:paraId="5A9A1053" w14:textId="77777777" w:rsidR="00DE7B7E" w:rsidRDefault="00DE7B7E"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477"/>
    <w:rsid w:val="00050F36"/>
    <w:rsid w:val="000517AB"/>
    <w:rsid w:val="00052C82"/>
    <w:rsid w:val="00053279"/>
    <w:rsid w:val="000540D0"/>
    <w:rsid w:val="000556D1"/>
    <w:rsid w:val="0005617C"/>
    <w:rsid w:val="000561B8"/>
    <w:rsid w:val="00056B2C"/>
    <w:rsid w:val="00057206"/>
    <w:rsid w:val="00057528"/>
    <w:rsid w:val="000575A4"/>
    <w:rsid w:val="00060B5C"/>
    <w:rsid w:val="00060CE3"/>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04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8B4"/>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247"/>
    <w:rsid w:val="005B3FFA"/>
    <w:rsid w:val="005B4A5B"/>
    <w:rsid w:val="005B4C51"/>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8F0"/>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2F1D"/>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C50"/>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6C03"/>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515"/>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4E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276D"/>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53BE"/>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11D"/>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5B6"/>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262"/>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C793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E7B7E"/>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3C4E"/>
    <w:rsid w:val="00E241C3"/>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F62"/>
    <w:rsid w:val="00E54CA0"/>
    <w:rsid w:val="00E54F43"/>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6900"/>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071B2"/>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51</Pages>
  <Words>56825</Words>
  <Characters>284130</Characters>
  <Application>Microsoft Office Word</Application>
  <DocSecurity>0</DocSecurity>
  <Lines>2367</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30</cp:revision>
  <dcterms:created xsi:type="dcterms:W3CDTF">2022-09-19T05:35:00Z</dcterms:created>
  <dcterms:modified xsi:type="dcterms:W3CDTF">2022-09-1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